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12E1" w:rsidRDefault="00B77E96">
      <w:r>
        <w:t>INTRODUCTION</w:t>
      </w:r>
    </w:p>
    <w:p w:rsidR="00B77E96" w:rsidRDefault="00B77E96"/>
    <w:p w:rsidR="00B77E96" w:rsidRDefault="00B77E96" w:rsidP="00B77E96">
      <w:pPr>
        <w:spacing w:line="360" w:lineRule="auto"/>
        <w:jc w:val="both"/>
      </w:pPr>
      <w:r>
        <w:t xml:space="preserve">Woody plants play an important role in determining the physical structure of many riparian ecosystems </w:t>
      </w:r>
      <w:r>
        <w:fldChar w:fldCharType="begin" w:fldLock="1"/>
      </w:r>
      <w:r>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Pr="0059644D">
        <w:rPr>
          <w:noProof/>
        </w:rPr>
        <w:t>(Gurnell, Bertoldi &amp; Corenblit 2012)</w:t>
      </w:r>
      <w:r>
        <w:fldChar w:fldCharType="end"/>
      </w:r>
      <w:r>
        <w:t xml:space="preserve">. Understanding the responses of woody riparian plants to environmental stresses is therefore central to river rehabilitation and riparian conservation efforts. </w:t>
      </w:r>
    </w:p>
    <w:p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Pr="00BF01E1">
        <w:rPr>
          <w:noProof/>
        </w:rPr>
        <w:t>(Naiman, Decamps &amp; Pollock 1993; Colmer &amp; Voesenek 2009)</w:t>
      </w:r>
      <w:r>
        <w:fldChar w:fldCharType="end"/>
      </w:r>
      <w:r>
        <w:t xml:space="preserve">. Woody colonists of inset channel features such as bars and benches may experience repeated cycles of soil waterlogging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59644D">
        <w:rPr>
          <w:noProof/>
        </w:rPr>
        <w:t xml:space="preserve">(Corenblit </w:t>
      </w:r>
      <w:r w:rsidRPr="0059644D">
        <w:rPr>
          <w:i/>
          <w:noProof/>
        </w:rPr>
        <w:t>et al.</w:t>
      </w:r>
      <w:r w:rsidRPr="0059644D">
        <w:rPr>
          <w:noProof/>
        </w:rPr>
        <w:t xml:space="preserve"> 2009)</w:t>
      </w:r>
      <w:r>
        <w:fldChar w:fldCharType="end"/>
      </w:r>
      <w:r>
        <w:t xml:space="preserve">, restricting root access to oxygen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fldChar w:fldCharType="separate"/>
      </w:r>
      <w:r w:rsidRPr="009A0AC9">
        <w:rPr>
          <w:noProof/>
        </w:rPr>
        <w:t>(Voesenek &amp;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Reduced respiration weakens root function, impairing uptake of water and nutrients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fldChar w:fldCharType="separate"/>
      </w:r>
      <w:r w:rsidRPr="001C47F9">
        <w:rPr>
          <w:noProof/>
        </w:rPr>
        <w:t xml:space="preserve">(Piedade </w:t>
      </w:r>
      <w:r w:rsidRPr="001C47F9">
        <w:rPr>
          <w:i/>
          <w:noProof/>
        </w:rPr>
        <w:t>et al.</w:t>
      </w:r>
      <w:r w:rsidRPr="001C47F9">
        <w:rPr>
          <w:noProof/>
        </w:rPr>
        <w:t xml:space="preserve"> 2010; Voesenek &amp; Bailey-Serres 2015)</w:t>
      </w:r>
      <w:r>
        <w:fldChar w:fldCharType="end"/>
      </w:r>
      <w:r>
        <w:t xml:space="preserve">, and induces 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Stomatal closure may also take place following waterlogging, reducing available CO</w:t>
      </w:r>
      <w:r w:rsidRPr="0065273B">
        <w:rPr>
          <w:vertAlign w:val="subscript"/>
        </w:rPr>
        <w:t>2</w:t>
      </w:r>
      <w:r>
        <w:t xml:space="preserve"> for photosynthesis </w:t>
      </w:r>
      <w:r>
        <w:fldChar w:fldCharType="begin" w:fldLock="1"/>
      </w:r>
      <w:r>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t xml:space="preserve">. Root-zone hypoxia damages roots by disrupting aerobic respiration and causing an “energy crisi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24242D">
        <w:rPr>
          <w:noProof/>
        </w:rPr>
        <w:t>(Colmer &amp; Voesenek 2009)</w:t>
      </w:r>
      <w:r>
        <w:fldChar w:fldCharType="end"/>
      </w:r>
      <w:r>
        <w:t xml:space="preserve">; reactive oxygen </w:t>
      </w:r>
      <w:proofErr w:type="spellStart"/>
      <w:r>
        <w:t>specices</w:t>
      </w:r>
      <w:proofErr w:type="spellEnd"/>
      <w:r>
        <w:t xml:space="preserve"> (ROS) then form as </w:t>
      </w:r>
      <w:proofErr w:type="spellStart"/>
      <w:r>
        <w:t>biproducts</w:t>
      </w:r>
      <w:proofErr w:type="spellEnd"/>
      <w:r>
        <w:t xml:space="preserve"> of anaerobic metabolism </w:t>
      </w:r>
      <w:r>
        <w:fldChar w:fldCharType="begin" w:fldLock="1"/>
      </w:r>
      <w:r>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fldChar w:fldCharType="separate"/>
      </w:r>
      <w:r w:rsidRPr="0024242D">
        <w:rPr>
          <w:noProof/>
        </w:rPr>
        <w:t xml:space="preserve">(Santosa </w:t>
      </w:r>
      <w:r w:rsidRPr="0024242D">
        <w:rPr>
          <w:i/>
          <w:noProof/>
        </w:rPr>
        <w:t>et al.</w:t>
      </w:r>
      <w:r w:rsidRPr="0024242D">
        <w:rPr>
          <w:noProof/>
        </w:rPr>
        <w:t xml:space="preserve"> 2007)</w:t>
      </w:r>
      <w:r>
        <w:fldChar w:fldCharType="end"/>
      </w:r>
      <w:r w:rsidR="007A4816">
        <w:t>, and</w:t>
      </w:r>
      <w:r>
        <w:t xml:space="preserve">  </w:t>
      </w:r>
      <w:r w:rsidR="007A4816">
        <w:t>s</w:t>
      </w:r>
      <w:r>
        <w:t xml:space="preserve">ubsequent reaeration further increases ROS production </w:t>
      </w:r>
      <w:r>
        <w:fldChar w:fldCharType="begin" w:fldLock="1"/>
      </w:r>
      <w:r>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fldChar w:fldCharType="separate"/>
      </w:r>
      <w:r w:rsidRPr="00810767">
        <w:rPr>
          <w:noProof/>
        </w:rPr>
        <w:t>(Steffens, Steffen-Heins &amp; Sauter 2013)</w:t>
      </w:r>
      <w:r>
        <w:fldChar w:fldCharType="end"/>
      </w:r>
      <w:r>
        <w:t xml:space="preserve">. Production of toxic ions by microbes under anoxic soil conditions causes additional stress to roots </w:t>
      </w:r>
      <w:r>
        <w:fldChar w:fldCharType="begin" w:fldLock="1"/>
      </w:r>
      <w:r>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fldChar w:fldCharType="separate"/>
      </w:r>
      <w:r w:rsidRPr="0024242D">
        <w:rPr>
          <w:noProof/>
        </w:rPr>
        <w:t>(Blom &amp;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7A4816">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7A4816" w:rsidRPr="001B26AF">
        <w:rPr>
          <w:noProof/>
        </w:rPr>
        <w:t xml:space="preserve">(Dawson, Kowalski &amp; Dart 1989; Shimono </w:t>
      </w:r>
      <w:r w:rsidR="007A4816" w:rsidRPr="001B26AF">
        <w:rPr>
          <w:i/>
          <w:noProof/>
        </w:rPr>
        <w:t>et al.</w:t>
      </w:r>
      <w:r w:rsidR="007A4816" w:rsidRPr="001B26AF">
        <w:rPr>
          <w:noProof/>
        </w:rPr>
        <w:t xml:space="preserve">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fldChar w:fldCharType="separate"/>
      </w:r>
      <w:r w:rsidRPr="00535663">
        <w:rPr>
          <w:noProof/>
        </w:rPr>
        <w:t>(Bailey-Serres &amp; Voesenek 2008)</w:t>
      </w:r>
      <w:r>
        <w:fldChar w:fldCharType="end"/>
      </w:r>
      <w:r>
        <w:t xml:space="preserve">.  </w:t>
      </w:r>
    </w:p>
    <w:p w:rsidR="00B77E96" w:rsidRDefault="00B77E96" w:rsidP="00B77E96">
      <w:pPr>
        <w:spacing w:line="360" w:lineRule="auto"/>
        <w:jc w:val="both"/>
      </w:pPr>
      <w:r>
        <w:t>Atmospheric CO</w:t>
      </w:r>
      <w:r w:rsidRPr="0065273B">
        <w:rPr>
          <w:vertAlign w:val="subscript"/>
        </w:rPr>
        <w:t>2</w:t>
      </w:r>
      <w:r>
        <w:t xml:space="preserve"> has risen substantially over the past century, and a doubling of pre-industrial levels by 2100 is projected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As with waterlogging, atmospheric CO</w:t>
      </w:r>
      <w:r w:rsidRPr="0065273B">
        <w:rPr>
          <w:vertAlign w:val="subscript"/>
        </w:rPr>
        <w:t>2</w:t>
      </w:r>
      <w:r>
        <w:t xml:space="preserve"> concentration is known to affect plant physiology and growth by altering the fundamental economics of carbon, water and macronutrient uptake and use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fldChar w:fldCharType="separate"/>
      </w:r>
      <w:r w:rsidRPr="0024242D">
        <w:rPr>
          <w:noProof/>
        </w:rPr>
        <w:t xml:space="preserve">(Poorter &amp; Navas 2003; Wang </w:t>
      </w:r>
      <w:r w:rsidRPr="0024242D">
        <w:rPr>
          <w:i/>
          <w:noProof/>
        </w:rPr>
        <w:t>et al.</w:t>
      </w:r>
      <w:r w:rsidRPr="0024242D">
        <w:rPr>
          <w:noProof/>
        </w:rPr>
        <w:t xml:space="preserve"> 2012; Reich, Hobbie &amp; Lee 2014)</w:t>
      </w:r>
      <w:r>
        <w:fldChar w:fldCharType="end"/>
      </w:r>
      <w:r>
        <w:t>.  Individual species responses are variable, but photosynthetic CO</w:t>
      </w:r>
      <w:r w:rsidRPr="0065273B">
        <w:rPr>
          <w:vertAlign w:val="subscript"/>
        </w:rPr>
        <w:t>2</w:t>
      </w:r>
      <w:r>
        <w:t xml:space="preserve"> assimilation in C3 plants tends to increase under e</w:t>
      </w:r>
      <w:r w:rsidR="007A4816">
        <w:t xml:space="preserve">levated </w:t>
      </w:r>
      <w:r w:rsidR="007A4816">
        <w:t>CO</w:t>
      </w:r>
      <w:r w:rsidR="007A4816" w:rsidRPr="0065273B">
        <w:rPr>
          <w:vertAlign w:val="subscript"/>
        </w:rPr>
        <w:t>2</w:t>
      </w:r>
      <w:r w:rsidR="007A4816">
        <w:t xml:space="preserve"> (e</w:t>
      </w:r>
      <w:r>
        <w:t>CO</w:t>
      </w:r>
      <w:r w:rsidRPr="0065273B">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fldChar w:fldCharType="separate"/>
      </w:r>
      <w:r w:rsidRPr="00AE2B73">
        <w:rPr>
          <w:noProof/>
        </w:rPr>
        <w:t>(Ainsworth &amp; Rogers 2007)</w:t>
      </w:r>
      <w:r>
        <w:fldChar w:fldCharType="end"/>
      </w:r>
      <w:r>
        <w:t xml:space="preserve">, with attendant gains in water use efficiency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Pr="00AE2B73">
        <w:rPr>
          <w:noProof/>
        </w:rPr>
        <w:t xml:space="preserve">(Holtum &amp; Winter 2010; Keenan </w:t>
      </w:r>
      <w:r w:rsidRPr="00AE2B73">
        <w:rPr>
          <w:i/>
          <w:noProof/>
        </w:rPr>
        <w:t>et al.</w:t>
      </w:r>
      <w:r w:rsidRPr="00AE2B73">
        <w:rPr>
          <w:noProof/>
        </w:rPr>
        <w:t xml:space="preserve"> 2013; van der Sleen </w:t>
      </w:r>
      <w:r w:rsidRPr="00AE2B73">
        <w:rPr>
          <w:i/>
          <w:noProof/>
        </w:rPr>
        <w:t>et al.</w:t>
      </w:r>
      <w:r w:rsidRPr="00AE2B73">
        <w:rPr>
          <w:noProof/>
        </w:rPr>
        <w:t xml:space="preserve"> 2014)</w:t>
      </w:r>
      <w:r>
        <w:fldChar w:fldCharType="end"/>
      </w:r>
      <w:r>
        <w:t>. Biomass accumulation in response to eCO</w:t>
      </w:r>
      <w:r w:rsidRPr="0065273B">
        <w:rPr>
          <w:vertAlign w:val="subscript"/>
        </w:rPr>
        <w:t>2</w:t>
      </w:r>
      <w:r>
        <w:t xml:space="preserve"> may be enhanced </w:t>
      </w:r>
      <w:r>
        <w:fldChar w:fldCharType="begin" w:fldLock="1"/>
      </w:r>
      <w: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Pr="006476C2">
        <w:rPr>
          <w:noProof/>
        </w:rPr>
        <w:t xml:space="preserve">(Wang </w:t>
      </w:r>
      <w:r w:rsidRPr="006476C2">
        <w:rPr>
          <w:i/>
          <w:noProof/>
        </w:rPr>
        <w:t>et al.</w:t>
      </w:r>
      <w:r w:rsidRPr="006476C2">
        <w:rPr>
          <w:noProof/>
        </w:rPr>
        <w:t xml:space="preserve"> 2012)</w:t>
      </w:r>
      <w:r>
        <w:fldChar w:fldCharType="end"/>
      </w:r>
      <w:r>
        <w:t>, but</w:t>
      </w:r>
      <w:r w:rsidR="007A4816">
        <w:t xml:space="preserve"> this</w:t>
      </w:r>
      <w:r>
        <w:t xml:space="preserve"> depends on the availability of water and macronutrients </w:t>
      </w:r>
      <w:r>
        <w:fldChar w:fldCharType="begin" w:fldLock="1"/>
      </w:r>
      <w:r>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Pr="0024242D">
        <w:rPr>
          <w:noProof/>
        </w:rPr>
        <w:t xml:space="preserve">(Körner </w:t>
      </w:r>
      <w:r w:rsidRPr="0024242D">
        <w:rPr>
          <w:noProof/>
        </w:rPr>
        <w:lastRenderedPageBreak/>
        <w:t xml:space="preserve">2006; Manea &amp; Leishman 2014; Reich </w:t>
      </w:r>
      <w:r w:rsidRPr="0024242D">
        <w:rPr>
          <w:i/>
          <w:noProof/>
        </w:rPr>
        <w:t>et al.</w:t>
      </w:r>
      <w:r w:rsidRPr="0024242D">
        <w:rPr>
          <w:noProof/>
        </w:rPr>
        <w:t xml:space="preserve"> 2014)</w:t>
      </w:r>
      <w:r>
        <w:fldChar w:fldCharType="end"/>
      </w:r>
      <w:r>
        <w:t>. Increased allocation of biomass to roots occurs under eCO</w:t>
      </w:r>
      <w:r w:rsidRPr="0065273B">
        <w:rPr>
          <w:vertAlign w:val="subscript"/>
        </w:rPr>
        <w:t>2</w:t>
      </w:r>
      <w:r>
        <w:t xml:space="preserve"> </w:t>
      </w:r>
      <w:r>
        <w:fldChar w:fldCharType="begin" w:fldLock="1"/>
      </w:r>
      <w:r>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fldChar w:fldCharType="separate"/>
      </w:r>
      <w:r w:rsidRPr="00DC2212">
        <w:rPr>
          <w:noProof/>
        </w:rPr>
        <w:t xml:space="preserve">(Nie </w:t>
      </w:r>
      <w:r w:rsidRPr="00DC2212">
        <w:rPr>
          <w:i/>
          <w:noProof/>
        </w:rPr>
        <w:t>et al.</w:t>
      </w:r>
      <w:r w:rsidRPr="00DC2212">
        <w:rPr>
          <w:noProof/>
        </w:rPr>
        <w:t xml:space="preserve"> 2013)</w:t>
      </w:r>
      <w:r>
        <w:fldChar w:fldCharType="end"/>
      </w:r>
      <w:r>
        <w:t xml:space="preserve">, </w:t>
      </w:r>
      <w:r w:rsidR="007A4816">
        <w:t>and</w:t>
      </w:r>
      <w:r>
        <w:t xml:space="preserve"> this effect is interactive with environmental stresses such as drought or low soil fertility </w:t>
      </w:r>
      <w:r>
        <w:fldChar w:fldCharType="begin" w:fldLock="1"/>
      </w:r>
      <w:r>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fldChar w:fldCharType="separate"/>
      </w:r>
      <w:r w:rsidRPr="00DC2212">
        <w:rPr>
          <w:noProof/>
        </w:rPr>
        <w:t>(Wang &amp; Taub 2010)</w:t>
      </w:r>
      <w:r>
        <w:fldChar w:fldCharType="end"/>
      </w:r>
      <w:r>
        <w:t>. Increased rates of production and turnover of fine roots under eCO</w:t>
      </w:r>
      <w:r w:rsidRPr="0065273B">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Pr="00CE0A34">
        <w:rPr>
          <w:noProof/>
        </w:rPr>
        <w:t xml:space="preserve">(Pregitzer </w:t>
      </w:r>
      <w:r w:rsidRPr="00CE0A34">
        <w:rPr>
          <w:i/>
          <w:noProof/>
        </w:rPr>
        <w:t>et al.</w:t>
      </w:r>
      <w:r w:rsidRPr="00CE0A34">
        <w:rPr>
          <w:noProof/>
        </w:rPr>
        <w:t xml:space="preserve"> 1995, 2000; Matamala &amp; Schlesinger 2000; Lipson </w:t>
      </w:r>
      <w:r w:rsidRPr="00CE0A34">
        <w:rPr>
          <w:i/>
          <w:noProof/>
        </w:rPr>
        <w:t>et al.</w:t>
      </w:r>
      <w:r w:rsidRPr="00CE0A34">
        <w:rPr>
          <w:noProof/>
        </w:rPr>
        <w:t xml:space="preserve"> 2014)</w:t>
      </w:r>
      <w:r>
        <w:fldChar w:fldCharType="end"/>
      </w:r>
      <w:r>
        <w:t>. eCO</w:t>
      </w:r>
      <w:r w:rsidRPr="0065273B">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CO</w:t>
      </w:r>
      <w:r w:rsidRPr="0065273B">
        <w:rPr>
          <w:vertAlign w:val="subscript"/>
        </w:rPr>
        <w:t>2</w:t>
      </w:r>
      <w:r>
        <w:t xml:space="preserve"> </w:t>
      </w:r>
      <w:r w:rsidR="007A4816">
        <w:t>may be</w:t>
      </w:r>
      <w:r>
        <w:t xml:space="preserve"> linked to accumulation of non-structural carbohydrates in leaves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fldChar w:fldCharType="separate"/>
      </w:r>
      <w:r w:rsidRPr="006E37D7">
        <w:rPr>
          <w:noProof/>
        </w:rPr>
        <w:t>(Poorter &amp; Navas 2003; Bader, Siegwolf &amp; Körner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rsidR="00B77E96" w:rsidRPr="00435017" w:rsidRDefault="00B77E96" w:rsidP="00B77E96">
      <w:pPr>
        <w:spacing w:line="360" w:lineRule="auto"/>
        <w:jc w:val="both"/>
      </w:pPr>
      <w:r w:rsidRPr="004A4924">
        <w:t>Taken individually, waterlogging and elevated atmospheric CO</w:t>
      </w:r>
      <w:r w:rsidRPr="004A4924">
        <w:rPr>
          <w:vertAlign w:val="subscript"/>
        </w:rPr>
        <w:t>2</w:t>
      </w:r>
      <w:r w:rsidRPr="004A4924">
        <w:t xml:space="preserve"> concentration appear to exert opposing effects on plant growth. The possibility that eCO</w:t>
      </w:r>
      <w:r w:rsidRPr="004A4924">
        <w:rPr>
          <w:vertAlign w:val="subscript"/>
        </w:rPr>
        <w:t>2</w:t>
      </w:r>
      <w:r w:rsidRPr="004A4924">
        <w:t xml:space="preserve"> may</w:t>
      </w:r>
      <w:r>
        <w:t xml:space="preserve"> mitigate growth reduction under waterlogging warrants investigation of the interactive effects of these two </w:t>
      </w:r>
      <w:r w:rsidR="007A4816">
        <w:t xml:space="preserve">important </w:t>
      </w:r>
      <w:r>
        <w:t>environmental variables. Literature describing interactive effects of atmospheric CO</w:t>
      </w:r>
      <w:r w:rsidRPr="0065273B">
        <w:rPr>
          <w:vertAlign w:val="subscript"/>
        </w:rPr>
        <w:t>2</w:t>
      </w:r>
      <w:r>
        <w:t xml:space="preserve"> concentration and waterlogging or flooding on plant growth is sparse, and findings thus far present an inconsistent</w:t>
      </w:r>
      <w:r w:rsidR="007A4816">
        <w:t xml:space="preserve"> pi</w:t>
      </w:r>
      <w:r>
        <w:t>cture. eCO</w:t>
      </w:r>
      <w:r w:rsidRPr="0065273B">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7A4816">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 "properties" : { "noteIndex" : 0 }, "schema" : "https://github.com/citation-style-language/schema/raw/master/csl-citation.json" }</w:instrText>
      </w:r>
      <w:r w:rsidR="007A4816">
        <w:rPr>
          <w:i/>
        </w:rPr>
        <w:fldChar w:fldCharType="separate"/>
      </w:r>
      <w:r w:rsidR="007A4816" w:rsidRPr="007A4816">
        <w:rPr>
          <w:noProof/>
        </w:rPr>
        <w:t>(Megonigal, Vann &amp; Wolf 2005)</w:t>
      </w:r>
      <w:r w:rsidR="007A4816">
        <w:rPr>
          <w:i/>
        </w:rPr>
        <w:fldChar w:fldCharType="end"/>
      </w:r>
      <w:r>
        <w:t>. Increased photosynthesis under eCO</w:t>
      </w:r>
      <w:r w:rsidRPr="0065273B">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CO</w:t>
      </w:r>
      <w:r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elevated CO</w:t>
      </w:r>
      <w:r w:rsidRPr="0065273B">
        <w:rPr>
          <w:vertAlign w:val="subscript"/>
        </w:rPr>
        <w:t>2</w:t>
      </w:r>
      <w:r>
        <w:t xml:space="preserve">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fldChar w:fldCharType="separate"/>
      </w:r>
      <w:r w:rsidRPr="00D20DA1">
        <w:rPr>
          <w:noProof/>
        </w:rPr>
        <w:t xml:space="preserve">(Arenque </w:t>
      </w:r>
      <w:r w:rsidRPr="00D20DA1">
        <w:rPr>
          <w:i/>
          <w:noProof/>
        </w:rPr>
        <w:t>et al.</w:t>
      </w:r>
      <w:r w:rsidRPr="00D20DA1">
        <w:rPr>
          <w:noProof/>
        </w:rPr>
        <w:t xml:space="preserve"> 2014)</w:t>
      </w:r>
      <w:r>
        <w:fldChar w:fldCharType="end"/>
      </w:r>
      <w:r>
        <w:t>.</w:t>
      </w:r>
      <w:r w:rsidRPr="000712DF">
        <w:t xml:space="preserve"> </w:t>
      </w:r>
      <w:r>
        <w:t>Finally, no evidence for an interaction between CO</w:t>
      </w:r>
      <w:r w:rsidRPr="0065273B">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fldChar w:fldCharType="separate"/>
      </w:r>
      <w:r w:rsidRPr="00435017">
        <w:rPr>
          <w:noProof/>
        </w:rPr>
        <w:t xml:space="preserve">(Shimono </w:t>
      </w:r>
      <w:r w:rsidRPr="00435017">
        <w:rPr>
          <w:i/>
          <w:noProof/>
        </w:rPr>
        <w:t>et al.</w:t>
      </w:r>
      <w:r w:rsidRPr="00435017">
        <w:rPr>
          <w:noProof/>
        </w:rPr>
        <w:t xml:space="preserve"> 2012)</w:t>
      </w:r>
      <w:r>
        <w:fldChar w:fldCharType="end"/>
      </w:r>
      <w:r w:rsidRPr="00435017">
        <w:t>.</w:t>
      </w:r>
      <w:r>
        <w:t xml:space="preserve"> To our knowledge, no studies have investigated the effects of eCO</w:t>
      </w:r>
      <w:r w:rsidRPr="0065273B">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fldChar w:fldCharType="separate"/>
      </w:r>
      <w:r w:rsidRPr="00BF01E1">
        <w:rPr>
          <w:noProof/>
        </w:rPr>
        <w:t>(Gutschick &amp; BassiriRad 2003)</w:t>
      </w:r>
      <w:r>
        <w:fldChar w:fldCharType="end"/>
      </w:r>
      <w:r w:rsidR="007A4816">
        <w:t>, and</w:t>
      </w:r>
      <w:r>
        <w:t xml:space="preserve"> </w:t>
      </w:r>
      <w:r w:rsidR="007A4816">
        <w:t>f</w:t>
      </w:r>
      <w:r>
        <w:t xml:space="preserve">or waterlogged plants, generation of reactive oxygen species following r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rsidR="00B77E96" w:rsidRDefault="00B77E96" w:rsidP="00B77E96">
      <w:pPr>
        <w:spacing w:line="360" w:lineRule="auto"/>
        <w:jc w:val="both"/>
      </w:pPr>
      <w:r>
        <w:t>The objective of this study was to investigate interactive effects between eCO</w:t>
      </w:r>
      <w:r w:rsidRPr="0065273B">
        <w:rPr>
          <w:vertAlign w:val="subscript"/>
        </w:rPr>
        <w:t>2</w:t>
      </w:r>
      <w:r>
        <w:t xml:space="preserve"> and waterlogging on gas exchange, biomass accumulation and allocation, and functional traits for three riparian tree species. In particular, we were interested in whether eCO2 mitigate</w:t>
      </w:r>
      <w:r w:rsidR="007A4816">
        <w:t>d</w:t>
      </w:r>
      <w:r>
        <w:t xml:space="preserve"> growth reduction under waterlogging, and whether this response is sustained following a refractory ‘recovery’ period during which soils </w:t>
      </w:r>
      <w:r w:rsidR="007A4816">
        <w:t>were</w:t>
      </w:r>
      <w:r>
        <w:t xml:space="preserve"> reaerated. We also investigated two hypothesised mechanisms by which such an </w:t>
      </w:r>
      <w:r>
        <w:lastRenderedPageBreak/>
        <w:t>interactive effect might occur: a.) higher water use efficiency under eCO</w:t>
      </w:r>
      <w:r w:rsidRPr="0065273B">
        <w:rPr>
          <w:vertAlign w:val="subscript"/>
        </w:rPr>
        <w:t>2</w:t>
      </w:r>
      <w:r>
        <w:t xml:space="preserve">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fldChar w:fldCharType="separate"/>
      </w:r>
      <w:r w:rsidRPr="000712DF">
        <w:rPr>
          <w:noProof/>
        </w:rPr>
        <w:t>(Holtum &amp; Winter 2010)</w:t>
      </w:r>
      <w:r>
        <w:fldChar w:fldCharType="end"/>
      </w:r>
      <w:r>
        <w:t xml:space="preserve"> facilitates photosynthesis in plants with anoxia-impaired root functionality by lowering the water cost of carbon assimilation; b.) eCO2 facilitates biomass recovery by increasing rates of fine root production during the recovery period </w:t>
      </w:r>
      <w:r>
        <w:fldChar w:fldCharType="begin" w:fldLock="1"/>
      </w:r>
      <w:r>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previouslyFormattedCitation" : "(Pregitzer &lt;i&gt;et al.&lt;/i&gt; 1995)" }, "properties" : { "noteIndex" : 0 }, "schema" : "https://github.com/citation-style-language/schema/raw/master/csl-citation.json" }</w:instrText>
      </w:r>
      <w:r>
        <w:fldChar w:fldCharType="separate"/>
      </w:r>
      <w:r w:rsidRPr="00EE11AC">
        <w:rPr>
          <w:noProof/>
        </w:rPr>
        <w:t xml:space="preserve">(Pregitzer </w:t>
      </w:r>
      <w:r w:rsidRPr="00EE11AC">
        <w:rPr>
          <w:i/>
          <w:noProof/>
        </w:rPr>
        <w:t>et al.</w:t>
      </w:r>
      <w:r w:rsidRPr="00EE11AC">
        <w:rPr>
          <w:noProof/>
        </w:rPr>
        <w:t xml:space="preserve"> 1995)</w:t>
      </w:r>
      <w:r>
        <w:fldChar w:fldCharType="end"/>
      </w:r>
      <w:r>
        <w:t xml:space="preserve">. </w:t>
      </w:r>
    </w:p>
    <w:p w:rsidR="00B77E96" w:rsidRDefault="00B77E96" w:rsidP="00B77E96">
      <w:pPr>
        <w:pStyle w:val="ListParagraph"/>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pStyle w:val="ListParagraph"/>
        <w:ind w:left="0"/>
        <w:jc w:val="both"/>
      </w:pPr>
    </w:p>
    <w:p w:rsidR="00B77E96" w:rsidRDefault="00B77E96" w:rsidP="00B77E96">
      <w:pPr>
        <w:spacing w:line="360" w:lineRule="auto"/>
        <w:jc w:val="both"/>
      </w:pPr>
      <w:r>
        <w:lastRenderedPageBreak/>
        <w:t>METHODS</w:t>
      </w:r>
    </w:p>
    <w:p w:rsidR="00B77E96" w:rsidRPr="00FC55A3" w:rsidRDefault="007A4816" w:rsidP="00B77E96">
      <w:pPr>
        <w:spacing w:line="360" w:lineRule="auto"/>
        <w:jc w:val="both"/>
        <w:rPr>
          <w:i/>
        </w:rPr>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B77E96">
        <w:t xml:space="preserve"> dominate many riparian environments in south eastern Australia; </w:t>
      </w:r>
      <w:r w:rsidR="00B77E96" w:rsidRPr="00FC55A3">
        <w:rPr>
          <w:i/>
        </w:rPr>
        <w:t>Acacia floribunda</w:t>
      </w:r>
      <w:r w:rsidR="00B77E96">
        <w:t xml:space="preserve"> is also common in this region. These three species are dissimilar phylogenetically and morphologically.  </w:t>
      </w:r>
    </w:p>
    <w:p w:rsidR="00B77E96" w:rsidRDefault="00B77E96" w:rsidP="00B77E96">
      <w:pPr>
        <w:spacing w:line="360" w:lineRule="auto"/>
        <w:jc w:val="both"/>
      </w:pPr>
    </w:p>
    <w:p w:rsidR="00B77E96" w:rsidRDefault="00B77E96" w:rsidP="00B77E96">
      <w:pPr>
        <w:spacing w:line="360" w:lineRule="auto"/>
        <w:jc w:val="both"/>
      </w:pPr>
      <w:r w:rsidRPr="00FC55A3">
        <w:rPr>
          <w:i/>
        </w:rPr>
        <w:t>Experimental Procedure</w:t>
      </w:r>
    </w:p>
    <w:p w:rsidR="00B77E96" w:rsidRDefault="00B77E96" w:rsidP="00B77E96">
      <w:pPr>
        <w:spacing w:line="360" w:lineRule="auto"/>
        <w:jc w:val="both"/>
      </w:pPr>
      <w:r w:rsidRPr="00730BEA">
        <w:t xml:space="preserve">We used a fully factorial </w:t>
      </w:r>
      <w:r>
        <w:t>design comprising</w:t>
      </w:r>
      <w:r w:rsidRPr="00730BEA">
        <w:t xml:space="preserve"> two CO2 treatments </w:t>
      </w:r>
      <w:r>
        <w:t>(</w:t>
      </w:r>
      <w:r w:rsidRPr="00730BEA">
        <w:t>ambient and elevated CO2</w:t>
      </w:r>
      <w:r>
        <w:t>)</w:t>
      </w:r>
      <w:r w:rsidRPr="00730BEA">
        <w:t xml:space="preserve">, and three waterlogging treatments </w:t>
      </w:r>
      <w:r>
        <w:t xml:space="preserve">(non-waterlogged </w:t>
      </w:r>
      <w:r w:rsidRPr="00730BEA">
        <w:t xml:space="preserve">control, waterlogged and </w:t>
      </w:r>
      <w:r>
        <w:t>waterlogged then reaerated for a refractory period),</w:t>
      </w:r>
      <w:r w:rsidRPr="00730BEA">
        <w:t xml:space="preserve"> (n= 8 per treatment combination</w:t>
      </w:r>
      <w:r>
        <w:t>, per species</w:t>
      </w:r>
      <w:r w:rsidRPr="00730BEA">
        <w:t xml:space="preserve">). </w:t>
      </w:r>
      <w:r>
        <w:t xml:space="preserve">We measured plant growth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rsidR="00B77E96" w:rsidRDefault="00B77E96" w:rsidP="00B77E96">
      <w:pPr>
        <w:spacing w:line="360" w:lineRule="auto"/>
        <w:jc w:val="both"/>
      </w:pPr>
      <w:r>
        <w:t>Pots were constructed from 90 mm by 700 mm (4.3 L capacity) sections of PVC pipe with drilled endcaps, and contained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xml:space="preserve">). The bottom 2 cm of each pot was filled with gravel (~1 cm particle size) to promote free drainage. 2.5 g / L of time-release fertiliser granules (NPK 19.1, 0, 11.9, Yates Australia, Padstow, NSW, Australia) was mixed evenly through the soil medium. </w:t>
      </w:r>
    </w:p>
    <w:p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xml:space="preserve">) and germinated on moist tissue paper in trays at ~20 </w:t>
      </w:r>
      <w:proofErr w:type="spellStart"/>
      <w:r w:rsidRPr="000268ED">
        <w:rPr>
          <w:vertAlign w:val="superscript"/>
        </w:rPr>
        <w:t>o</w:t>
      </w:r>
      <w:r>
        <w:t>C.</w:t>
      </w:r>
      <w:proofErr w:type="spellEnd"/>
      <w:r>
        <w:t xml:space="preserve"> Following cotyledon emergence, four seedlings were transplanted into each growing pot. Germination was staggered by species to ensure all seedlings were transplanted within 48 hours. After two weeks of growth, plants were thinned to retain a single, medium sized individual.  </w:t>
      </w:r>
    </w:p>
    <w:p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 Two levels of CO</w:t>
      </w:r>
      <w:r w:rsidRPr="007B0BCD">
        <w:rPr>
          <w:vertAlign w:val="subscript"/>
        </w:rPr>
        <w:t>2</w:t>
      </w:r>
      <w:r>
        <w:t xml:space="preserve"> treatment (380-400 ppm and 530-570ppm) were used in two replicate glasshouses per level. These CO</w:t>
      </w:r>
      <w:r w:rsidRPr="007B0BCD">
        <w:rPr>
          <w:vertAlign w:val="subscript"/>
        </w:rPr>
        <w:t>2</w:t>
      </w:r>
      <w:r>
        <w:t xml:space="preserve"> ranges were monitored and maintained using an automated gas delivery system (</w:t>
      </w:r>
      <w:r w:rsidRPr="0006625A">
        <w:t xml:space="preserve">Canary Company Pty Ltd, Lane Cove, NSW, </w:t>
      </w:r>
      <w:proofErr w:type="gramStart"/>
      <w:r w:rsidRPr="0006625A">
        <w:t>Australia</w:t>
      </w:r>
      <w:proofErr w:type="gramEnd"/>
      <w:r>
        <w:t>). The lower range corresponds to the ambient atmospheric CO</w:t>
      </w:r>
      <w:r w:rsidRPr="00A97B41">
        <w:rPr>
          <w:vertAlign w:val="subscript"/>
        </w:rPr>
        <w:t>2</w:t>
      </w:r>
      <w:r>
        <w:t xml:space="preserve"> concentration, while the higher range reflects the predicted atmospheric CO</w:t>
      </w:r>
      <w:r w:rsidRPr="00A97B41">
        <w:rPr>
          <w:vertAlign w:val="subscript"/>
        </w:rPr>
        <w:t>2</w:t>
      </w:r>
      <w:r>
        <w:t xml:space="preserve"> concentration in 2050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xml:space="preserve">. Temperature was maintained between 16 and </w:t>
      </w:r>
      <w:r>
        <w:lastRenderedPageBreak/>
        <w:t xml:space="preserve">28 </w:t>
      </w:r>
      <w:proofErr w:type="spellStart"/>
      <w:r w:rsidRPr="0052461D">
        <w:rPr>
          <w:vertAlign w:val="superscript"/>
        </w:rPr>
        <w:t>o</w:t>
      </w:r>
      <w:r>
        <w:t>C.</w:t>
      </w:r>
      <w:proofErr w:type="spellEnd"/>
      <w:r>
        <w:t xml:space="preserve"> Plants were watered by a misting sprinkler system three times daily and supplementary hand watering every 3-4 days. Trolleys were swapped between replicate glasshouses monthly. </w:t>
      </w:r>
    </w:p>
    <w:p w:rsidR="00B77E96" w:rsidRDefault="00B77E96" w:rsidP="00B77E96">
      <w:pPr>
        <w:spacing w:line="360" w:lineRule="auto"/>
        <w:jc w:val="both"/>
      </w:pPr>
      <w:r>
        <w:t>Waterlogging was initiated after 90 days of plant growth, and lasted 24 days.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rsidR="00B77E96" w:rsidRDefault="00B77E96" w:rsidP="00B77E96">
      <w:pPr>
        <w:spacing w:line="360" w:lineRule="auto"/>
        <w:jc w:val="both"/>
      </w:pPr>
      <w:r>
        <w:t>Photosynthetic rate (CO</w:t>
      </w:r>
      <w:r w:rsidRPr="001906F0">
        <w:rPr>
          <w:vertAlign w:val="subscript"/>
        </w:rPr>
        <w:t>2</w:t>
      </w:r>
      <w:r>
        <w:t xml:space="preserve"> assimilation rate), stomatal conductance, and transpiration rate of the newest fully developed leaf were measured for four plants per treatment, between 9am and 12:30pm using a </w:t>
      </w:r>
      <w:proofErr w:type="spellStart"/>
      <w:r>
        <w:t>Li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 </w:t>
      </w:r>
      <w:proofErr w:type="spellStart"/>
      <w:r w:rsidRPr="0052461D">
        <w:rPr>
          <w:vertAlign w:val="superscript"/>
        </w:rPr>
        <w:t>o</w:t>
      </w:r>
      <w:r>
        <w:t>C.</w:t>
      </w:r>
      <w:proofErr w:type="spellEnd"/>
      <w:r>
        <w:t xml:space="preserve">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plastic backdrop, which corresponded to the area of the cuvette. Photosynthetic rate and transpiration rate were determined by correcting values according to the measured area. Instantaneous water use efficiency was calculated as the ratio of CO</w:t>
      </w:r>
      <w:r w:rsidRPr="00FE5ED1">
        <w:rPr>
          <w:vertAlign w:val="subscript"/>
        </w:rPr>
        <w:t>2</w:t>
      </w:r>
      <w:r>
        <w:t xml:space="preserve"> assimilation to transpiration</w:t>
      </w:r>
      <w:r w:rsidR="00206F59">
        <w:t xml:space="preserve"> rate</w:t>
      </w:r>
      <w:r>
        <w:t xml:space="preserve">. </w:t>
      </w:r>
    </w:p>
    <w:p w:rsidR="00B77E96" w:rsidRDefault="00B77E96" w:rsidP="00B77E96">
      <w:pPr>
        <w:spacing w:line="360" w:lineRule="auto"/>
        <w:jc w:val="both"/>
      </w:pPr>
      <w:r>
        <w:t>Upon harvesting, roots were washed free of soil, and the plant was separated</w:t>
      </w:r>
      <w:r w:rsidR="00206F59">
        <w:t xml:space="preserve"> into fine (&lt;</w:t>
      </w:r>
      <w:r>
        <w:t xml:space="preserve">1 mm diameter) and coarse roots (excluding dead root biomass), and above 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5E2F8E">
        <w:rPr>
          <w:noProof/>
        </w:rPr>
        <w:t xml:space="preserve">(Birouste </w:t>
      </w:r>
      <w:r w:rsidRPr="005E2F8E">
        <w:rPr>
          <w:i/>
          <w:noProof/>
        </w:rPr>
        <w:t>et al.</w:t>
      </w:r>
      <w:r w:rsidRPr="005E2F8E">
        <w:rPr>
          <w:noProof/>
        </w:rPr>
        <w:t xml:space="preserve"> 2013)</w:t>
      </w:r>
      <w:r>
        <w:fldChar w:fldCharType="end"/>
      </w:r>
      <w:r>
        <w:t xml:space="preserve">. Dry matter content of fine roots was calculated as the ratio of oven dry mass to fresh mass. Samples were dried in an oven at 70 </w:t>
      </w:r>
      <w:proofErr w:type="spellStart"/>
      <w:r w:rsidRPr="00800A1F">
        <w:rPr>
          <w:vertAlign w:val="superscript"/>
        </w:rPr>
        <w:t>o</w:t>
      </w:r>
      <w:r>
        <w:t>C</w:t>
      </w:r>
      <w:proofErr w:type="spellEnd"/>
      <w:r>
        <w:t xml:space="preserve">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not included in the study.</w:t>
      </w:r>
    </w:p>
    <w:p w:rsidR="00B77E96" w:rsidRDefault="00B77E96" w:rsidP="00B77E96">
      <w:pPr>
        <w:spacing w:line="360" w:lineRule="auto"/>
        <w:jc w:val="both"/>
      </w:pPr>
    </w:p>
    <w:p w:rsidR="00B77E96" w:rsidRPr="005E2F8E" w:rsidRDefault="00B77E96" w:rsidP="00B77E96">
      <w:pPr>
        <w:spacing w:line="360" w:lineRule="auto"/>
        <w:jc w:val="both"/>
        <w:rPr>
          <w:i/>
        </w:rPr>
      </w:pPr>
      <w:r w:rsidRPr="005E2F8E">
        <w:rPr>
          <w:i/>
        </w:rPr>
        <w:lastRenderedPageBreak/>
        <w:t>Data analysis</w:t>
      </w:r>
    </w:p>
    <w:p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We used two-way analysis of variance (ANOVA) to test for main effects of and interactions between waterlogging and CO</w:t>
      </w:r>
      <w:r w:rsidRPr="00137077">
        <w:rPr>
          <w:vertAlign w:val="subscript"/>
        </w:rPr>
        <w:t>2</w:t>
      </w:r>
      <w:r>
        <w:t xml:space="preserve"> treatments on physiology (photosynthetic rate, stomatal conductance, water use efficiency), biomass accumulation (in shoot, total root and fine root compartments), biomass allocation (root mass fraction) and functional traits (fine root dry matter content, stem density, SLA). Metrics of biomass (total, root biomass, aboveground biomass) were compared only between “</w:t>
      </w:r>
      <w:proofErr w:type="gramStart"/>
      <w:r>
        <w:t>control</w:t>
      </w:r>
      <w:proofErr w:type="gramEnd"/>
      <w:r>
        <w:t>” and “recovered” treatment plants, as plants which received the “waterlogged” treatment were younger at harvest. Post-hoc comparison (</w:t>
      </w:r>
      <w:proofErr w:type="spellStart"/>
      <w:r>
        <w:t>Tukey’s</w:t>
      </w:r>
      <w:proofErr w:type="spellEnd"/>
      <w:r>
        <w:t xml:space="preserve">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rsidR="00B77E96" w:rsidRDefault="00B77E96" w:rsidP="00B77E96">
      <w:pPr>
        <w:spacing w:line="360" w:lineRule="auto"/>
        <w:rPr>
          <w:rFonts w:ascii="Arial" w:hAnsi="Arial" w:cs="Arial"/>
          <w:color w:val="000000"/>
          <w:sz w:val="20"/>
          <w:szCs w:val="20"/>
          <w:shd w:val="clear" w:color="auto" w:fill="FFFFFF"/>
        </w:rPr>
      </w:pPr>
    </w:p>
    <w:p w:rsidR="00B77E96" w:rsidRDefault="00B77E96" w:rsidP="00B77E96">
      <w:pPr>
        <w:pStyle w:val="ListParagraph"/>
        <w:ind w:left="0"/>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DE1801" w:rsidRDefault="00DE1801"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jc w:val="both"/>
      </w:pPr>
      <w:r>
        <w:lastRenderedPageBreak/>
        <w:t>RESULTS</w:t>
      </w:r>
    </w:p>
    <w:p w:rsidR="00B77E96" w:rsidRDefault="00B77E96" w:rsidP="00B77E96">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1. </w:t>
      </w:r>
    </w:p>
    <w:p w:rsidR="00B77E96" w:rsidRPr="00B75606" w:rsidRDefault="00B77E96" w:rsidP="00B77E96">
      <w:pPr>
        <w:pStyle w:val="Caption"/>
        <w:keepNext/>
        <w:jc w:val="both"/>
        <w:rPr>
          <w:i w:val="0"/>
        </w:rPr>
      </w:pPr>
      <w:r>
        <w:t xml:space="preserve">Table </w:t>
      </w:r>
      <w:r>
        <w:fldChar w:fldCharType="begin"/>
      </w:r>
      <w:r>
        <w:instrText xml:space="preserve"> SEQ Table \* ARABIC </w:instrText>
      </w:r>
      <w:r>
        <w:fldChar w:fldCharType="separate"/>
      </w:r>
      <w:r w:rsidR="007A4816">
        <w:rPr>
          <w:noProof/>
        </w:rPr>
        <w:t>1</w:t>
      </w:r>
      <w:r>
        <w:fldChar w:fldCharType="end"/>
      </w:r>
      <w:r>
        <w:t>. Mean and standard deviation (in parentheses) of measured gas exchange rates, biomass and functional traits for each combination of CO</w:t>
      </w:r>
      <w:r w:rsidRPr="00CA5846">
        <w:rPr>
          <w:vertAlign w:val="subscript"/>
        </w:rPr>
        <w:t>2</w:t>
      </w:r>
      <w:r>
        <w:t xml:space="preserve"> level and waterlogging treatments. Significant differences as determined by two-way ANOVA are denoted by the letters N, C, W or I (N = no significant effect of either treatment, C = significant effect of CO</w:t>
      </w:r>
      <w:r w:rsidRPr="00CA5846">
        <w:rPr>
          <w:vertAlign w:val="subscript"/>
        </w:rPr>
        <w:t>2</w:t>
      </w:r>
      <w:r>
        <w:t xml:space="preserve"> level, W = significant effect of waterlogging treatment, I = significant interaction between CO</w:t>
      </w:r>
      <w:r w:rsidRPr="00CA5846">
        <w:rPr>
          <w:vertAlign w:val="subscript"/>
        </w:rPr>
        <w:t>2</w:t>
      </w:r>
      <w:r>
        <w:t xml:space="preserve"> level and waterlogging treatment. Where interactions were found, waterlogging treatments in which significant differences between aCO</w:t>
      </w:r>
      <w:r w:rsidRPr="00CA5846">
        <w:rPr>
          <w:vertAlign w:val="subscript"/>
        </w:rPr>
        <w:t>2</w:t>
      </w:r>
      <w:r>
        <w:t xml:space="preserve"> and eCO</w:t>
      </w:r>
      <w:r w:rsidRPr="00CA5846">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23"/>
        <w:gridCol w:w="830"/>
      </w:tblGrid>
      <w:tr w:rsidR="00B77E96" w:rsidRPr="00980B45" w:rsidTr="006B3898">
        <w:trPr>
          <w:trHeight w:val="300"/>
        </w:trPr>
        <w:tc>
          <w:tcPr>
            <w:tcW w:w="2651" w:type="dxa"/>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sz w:val="14"/>
              </w:rPr>
            </w:pPr>
            <w:r w:rsidRPr="0022345D">
              <w:rPr>
                <w:b/>
                <w:sz w:val="14"/>
              </w:rPr>
              <w:t>Control</w:t>
            </w:r>
          </w:p>
          <w:p w:rsidR="00B77E96" w:rsidRPr="0022345D" w:rsidRDefault="00B77E96" w:rsidP="006B3898">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sz w:val="14"/>
              </w:rPr>
            </w:pPr>
            <w:r w:rsidRPr="0022345D">
              <w:rPr>
                <w:b/>
                <w:sz w:val="14"/>
              </w:rPr>
              <w:t>Waterlogged</w:t>
            </w:r>
          </w:p>
          <w:p w:rsidR="00B77E96" w:rsidRPr="0022345D" w:rsidRDefault="00B77E96" w:rsidP="006B3898">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sz w:val="14"/>
              </w:rPr>
            </w:pPr>
            <w:r w:rsidRPr="0022345D">
              <w:rPr>
                <w:b/>
                <w:sz w:val="14"/>
              </w:rPr>
              <w:t>Recovery</w:t>
            </w:r>
          </w:p>
          <w:p w:rsidR="00B77E96" w:rsidRPr="0022345D" w:rsidRDefault="00B77E96" w:rsidP="006B3898">
            <w:pPr>
              <w:spacing w:line="276" w:lineRule="auto"/>
              <w:rPr>
                <w:b/>
                <w:sz w:val="14"/>
              </w:rPr>
            </w:pPr>
            <w:r w:rsidRPr="0022345D">
              <w:rPr>
                <w:b/>
                <w:sz w:val="14"/>
              </w:rPr>
              <w:t> </w:t>
            </w:r>
          </w:p>
        </w:tc>
        <w:tc>
          <w:tcPr>
            <w:tcW w:w="755" w:type="dxa"/>
            <w:tcBorders>
              <w:top w:val="single" w:sz="4" w:space="0" w:color="auto"/>
              <w:left w:val="single" w:sz="4" w:space="0" w:color="auto"/>
            </w:tcBorders>
            <w:noWrap/>
            <w:hideMark/>
          </w:tcPr>
          <w:p w:rsidR="00B77E96" w:rsidRDefault="00B77E96" w:rsidP="006B3898">
            <w:pPr>
              <w:spacing w:line="276" w:lineRule="auto"/>
              <w:rPr>
                <w:b/>
                <w:sz w:val="14"/>
              </w:rPr>
            </w:pPr>
            <w:r w:rsidRPr="0022345D">
              <w:rPr>
                <w:b/>
                <w:sz w:val="14"/>
              </w:rPr>
              <w:t>Sig</w:t>
            </w:r>
            <w:r>
              <w:rPr>
                <w:b/>
                <w:sz w:val="14"/>
              </w:rPr>
              <w:t>nificant</w:t>
            </w:r>
          </w:p>
          <w:p w:rsidR="00B77E96" w:rsidRPr="0022345D" w:rsidRDefault="00B77E96" w:rsidP="006B3898">
            <w:pPr>
              <w:spacing w:line="276" w:lineRule="auto"/>
              <w:rPr>
                <w:b/>
                <w:sz w:val="14"/>
              </w:rPr>
            </w:pPr>
            <w:r>
              <w:rPr>
                <w:b/>
                <w:sz w:val="14"/>
              </w:rPr>
              <w:t>difference</w:t>
            </w:r>
          </w:p>
        </w:tc>
        <w:tc>
          <w:tcPr>
            <w:tcW w:w="830" w:type="dxa"/>
            <w:tcBorders>
              <w:top w:val="single" w:sz="4" w:space="0" w:color="auto"/>
              <w:right w:val="single" w:sz="4" w:space="0" w:color="auto"/>
            </w:tcBorders>
            <w:noWrap/>
            <w:hideMark/>
          </w:tcPr>
          <w:p w:rsidR="00B77E96" w:rsidRPr="0022345D" w:rsidRDefault="00B77E96" w:rsidP="006B3898">
            <w:pPr>
              <w:spacing w:line="276" w:lineRule="auto"/>
              <w:rPr>
                <w:b/>
                <w:sz w:val="14"/>
              </w:rPr>
            </w:pPr>
            <w:r w:rsidRPr="0022345D">
              <w:rPr>
                <w:b/>
                <w:sz w:val="14"/>
              </w:rPr>
              <w:t>Post-hoc</w:t>
            </w:r>
          </w:p>
        </w:tc>
      </w:tr>
      <w:tr w:rsidR="00B77E96" w:rsidRPr="00980B45" w:rsidTr="006B3898">
        <w:trPr>
          <w:trHeight w:val="300"/>
        </w:trPr>
        <w:tc>
          <w:tcPr>
            <w:tcW w:w="2651" w:type="dxa"/>
            <w:tcBorders>
              <w:left w:val="single" w:sz="4" w:space="0" w:color="auto"/>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rsidR="00B77E96" w:rsidRPr="0022345D" w:rsidRDefault="00B77E96" w:rsidP="006B3898">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i/>
                <w:sz w:val="14"/>
              </w:rPr>
            </w:pPr>
            <w:r w:rsidRPr="0022345D">
              <w:rPr>
                <w:i/>
                <w:sz w:val="14"/>
              </w:rPr>
              <w:t>a</w:t>
            </w:r>
            <w:r>
              <w:t>CO</w:t>
            </w:r>
            <w:r w:rsidRPr="00CA5846">
              <w:rPr>
                <w:vertAlign w:val="subscript"/>
              </w:rPr>
              <w:t>2</w:t>
            </w:r>
            <w:r>
              <w:t xml:space="preserve"> </w:t>
            </w:r>
          </w:p>
        </w:tc>
        <w:tc>
          <w:tcPr>
            <w:tcW w:w="1024" w:type="dxa"/>
            <w:tcBorders>
              <w:left w:val="single" w:sz="4" w:space="0" w:color="auto"/>
              <w:bottom w:val="single" w:sz="4" w:space="0" w:color="auto"/>
            </w:tcBorders>
            <w:noWrap/>
            <w:hideMark/>
          </w:tcPr>
          <w:p w:rsidR="00B77E96" w:rsidRPr="0022345D" w:rsidRDefault="00B77E96" w:rsidP="006B3898">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i/>
                <w:sz w:val="14"/>
              </w:rPr>
            </w:pPr>
            <w:r w:rsidRPr="0022345D">
              <w:rPr>
                <w:i/>
                <w:sz w:val="14"/>
              </w:rPr>
              <w:t>a</w:t>
            </w:r>
            <w:r>
              <w:t>CO</w:t>
            </w:r>
            <w:r w:rsidRPr="00CA5846">
              <w:rPr>
                <w:vertAlign w:val="subscript"/>
              </w:rPr>
              <w:t>2</w:t>
            </w:r>
            <w:r>
              <w:t xml:space="preserve"> </w:t>
            </w:r>
          </w:p>
        </w:tc>
        <w:tc>
          <w:tcPr>
            <w:tcW w:w="1041" w:type="dxa"/>
            <w:tcBorders>
              <w:left w:val="single" w:sz="4" w:space="0" w:color="auto"/>
              <w:bottom w:val="single" w:sz="4" w:space="0" w:color="auto"/>
            </w:tcBorders>
            <w:noWrap/>
            <w:hideMark/>
          </w:tcPr>
          <w:p w:rsidR="00B77E96" w:rsidRPr="0022345D" w:rsidRDefault="00B77E96" w:rsidP="006B3898">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i/>
                <w:sz w:val="14"/>
              </w:rPr>
            </w:pPr>
            <w:r w:rsidRPr="0022345D">
              <w:rPr>
                <w:i/>
                <w:sz w:val="14"/>
              </w:rPr>
              <w:t>a</w:t>
            </w:r>
            <w:r>
              <w:t>CO</w:t>
            </w:r>
            <w:r w:rsidRPr="00CA5846">
              <w:rPr>
                <w:vertAlign w:val="subscript"/>
              </w:rPr>
              <w:t>2</w:t>
            </w:r>
            <w:r>
              <w:t xml:space="preserve"> </w:t>
            </w:r>
          </w:p>
        </w:tc>
        <w:tc>
          <w:tcPr>
            <w:tcW w:w="755"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83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755"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83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3.41 (7.5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9.25 (7.4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20.9 (6.8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2.06 (7.68)</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7.15 (1.1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5.11 (6.3)</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41 (0.1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41 (0.0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36 (0.16)</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4 (0.07)</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27 (0.0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49 (0.12)</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 (0.4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22 (0.62)</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1.89 (0.5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55 (0.65)</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02 (0.3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53 (0.4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B77E96" w:rsidRPr="00980B45" w:rsidTr="006B3898">
        <w:trPr>
          <w:trHeight w:val="315"/>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r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5.64 (2.3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6.02 (2.51)</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3.74 (0.76)</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4.64 (0.9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15"/>
        </w:trPr>
        <w:tc>
          <w:tcPr>
            <w:tcW w:w="2651" w:type="dxa"/>
            <w:tcBorders>
              <w:left w:val="single" w:sz="4" w:space="0" w:color="auto"/>
              <w:right w:val="single" w:sz="4" w:space="0" w:color="auto"/>
            </w:tcBorders>
            <w:noWrap/>
            <w:hideMark/>
          </w:tcPr>
          <w:p w:rsidR="00B77E96" w:rsidRPr="0022345D" w:rsidRDefault="00B77E96" w:rsidP="006B3898">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12 (1.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27 (1.0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01 (0.3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21 (0.35)</w:t>
            </w:r>
          </w:p>
        </w:tc>
        <w:tc>
          <w:tcPr>
            <w:tcW w:w="755" w:type="dxa"/>
            <w:tcBorders>
              <w:left w:val="single" w:sz="4" w:space="0" w:color="auto"/>
            </w:tcBorders>
            <w:noWrap/>
            <w:hideMark/>
          </w:tcPr>
          <w:p w:rsidR="00B77E96" w:rsidRPr="0022345D" w:rsidRDefault="00B77E96" w:rsidP="006B3898">
            <w:pPr>
              <w:spacing w:line="276" w:lineRule="auto"/>
              <w:rPr>
                <w:sz w:val="14"/>
              </w:rPr>
            </w:pPr>
            <w:r>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15"/>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sh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8.9 (4.1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0.93 (3.6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9.29 (1.6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0.27 (3.13)</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Root mass fraction</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4 (0.1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5 (0.0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2 (0.0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4 (0.05)</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29 (0.0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2 (0.03)</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Fine root DMC (%)</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13 (0.0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6 (0.04)</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18 (0.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5 (0.03)</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13 (0.0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2 (0.02)</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w</w:t>
            </w:r>
            <w:r>
              <w:rPr>
                <w:sz w:val="14"/>
              </w:rPr>
              <w:t>r</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LA (cm² g⁻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7.54 (2.1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8.26 (2.33)</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24.83 (2.1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4.72 (3.12)</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9.91 (2.9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7.84 (1.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B77E96" w:rsidRPr="00980B45" w:rsidTr="006B3898">
        <w:trPr>
          <w:trHeight w:val="300"/>
        </w:trPr>
        <w:tc>
          <w:tcPr>
            <w:tcW w:w="2651" w:type="dxa"/>
            <w:tcBorders>
              <w:left w:val="single" w:sz="4" w:space="0" w:color="auto"/>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7 (0.12)</w:t>
            </w:r>
          </w:p>
        </w:tc>
        <w:tc>
          <w:tcPr>
            <w:tcW w:w="755"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755"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83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5.3 (6.3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8.11 (7.8)</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26.63 (7.5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3.53 (3.75)</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7.41 (1.8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5.38 (7.6)</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53 (0.1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66 (0.15)</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64 (0.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57 (0.07)</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57 (0.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61 (0.1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5 (0.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69 (0.08)</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1.26 (0.2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72 (0.23)</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65 (0.1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65 (0.07)</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I,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r>
              <w:rPr>
                <w:sz w:val="14"/>
              </w:rPr>
              <w:t>w</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r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5.79 (3.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0.88 (3.6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6.31 (2.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7.05 (2.75)</w:t>
            </w:r>
          </w:p>
        </w:tc>
        <w:tc>
          <w:tcPr>
            <w:tcW w:w="755" w:type="dxa"/>
            <w:tcBorders>
              <w:left w:val="single" w:sz="4" w:space="0" w:color="auto"/>
            </w:tcBorders>
            <w:noWrap/>
            <w:hideMark/>
          </w:tcPr>
          <w:p w:rsidR="00B77E96" w:rsidRPr="0022345D" w:rsidRDefault="00B77E96" w:rsidP="006B3898">
            <w:pPr>
              <w:spacing w:line="276" w:lineRule="auto"/>
              <w:rPr>
                <w:sz w:val="14"/>
              </w:rPr>
            </w:pPr>
            <w:r>
              <w:rPr>
                <w:sz w:val="14"/>
              </w:rPr>
              <w:t>I,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r>
              <w:rPr>
                <w:sz w:val="14"/>
              </w:rPr>
              <w:t>c</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fine r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66 (1.2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4.11 (1.96)</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95 (0.7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61 (1.31)</w:t>
            </w:r>
          </w:p>
        </w:tc>
        <w:tc>
          <w:tcPr>
            <w:tcW w:w="755" w:type="dxa"/>
            <w:tcBorders>
              <w:left w:val="single" w:sz="4" w:space="0" w:color="auto"/>
            </w:tcBorders>
            <w:noWrap/>
            <w:hideMark/>
          </w:tcPr>
          <w:p w:rsidR="00B77E96" w:rsidRPr="0022345D" w:rsidRDefault="00B77E96" w:rsidP="006B3898">
            <w:pPr>
              <w:spacing w:line="276" w:lineRule="auto"/>
              <w:rPr>
                <w:sz w:val="14"/>
              </w:rPr>
            </w:pPr>
            <w:r>
              <w:rPr>
                <w:sz w:val="14"/>
              </w:rPr>
              <w:t>I*,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r>
              <w:rPr>
                <w:sz w:val="14"/>
              </w:rPr>
              <w:t>c</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sh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0.44 (3.7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7.19 (5.66)</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1.97 (3.2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0.55 (3)</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I</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Root mass fraction</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34 (0.06)</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9 (0.04)</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29 (0.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7 (0.04)</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34 (0.0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9 (0.0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Fine root DMC (%)</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18 (0.0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5 (0.0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18 (0.0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1 (0.04)</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15 (0.0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9 (0.03)</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LA (cm² g⁻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0.82 (2.3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8.84 (1.76)</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20.76 (1.6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0.57 (2.33)</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0.3 (2.1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1.61 (1.47)</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1 (0.04)</w:t>
            </w:r>
          </w:p>
        </w:tc>
        <w:tc>
          <w:tcPr>
            <w:tcW w:w="755"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top w:val="single" w:sz="4" w:space="0" w:color="auto"/>
              <w:left w:val="single" w:sz="4" w:space="0" w:color="auto"/>
              <w:right w:val="single" w:sz="4" w:space="0" w:color="auto"/>
            </w:tcBorders>
            <w:noWrap/>
            <w:hideMark/>
          </w:tcPr>
          <w:p w:rsidR="00B77E96" w:rsidRPr="0022345D" w:rsidRDefault="00B77E96" w:rsidP="006B3898">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755" w:type="dxa"/>
            <w:tcBorders>
              <w:top w:val="single" w:sz="4" w:space="0" w:color="auto"/>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830" w:type="dxa"/>
            <w:tcBorders>
              <w:top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9.94 (5.8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5.46 (1.49)</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15.46 (1.4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8.39 (5.11)</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7.99 (3.8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1.09 (2.95)</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r</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14 (0.0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7 (0.10)</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32 (0.0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8 (0.13)</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52 (0.1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5 (0.08)</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1 (0.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26 (1)</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1.99 (0.2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65 (0.46)</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93 (0.2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48 (0.47)</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C</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r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14.85 (3.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4.32 (2.58)</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14.09 (5.7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3.42 (6.51)</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fine r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64 (1.8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1.73 (0.93)</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3.69 (2.73)</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82 (2.22)</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Dry shoot biomass (g)</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22.93 (5.3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2.63 (6.13)</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6.49 (10.3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3.23 (8.49)</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right w:val="single" w:sz="4" w:space="0" w:color="auto"/>
            </w:tcBorders>
            <w:noWrap/>
            <w:hideMark/>
          </w:tcPr>
          <w:p w:rsidR="00B77E96" w:rsidRPr="0022345D" w:rsidRDefault="00B77E96" w:rsidP="006B3898">
            <w:pPr>
              <w:spacing w:line="276" w:lineRule="auto"/>
              <w:rPr>
                <w:sz w:val="14"/>
              </w:rPr>
            </w:pPr>
            <w:r w:rsidRPr="0022345D">
              <w:rPr>
                <w:sz w:val="14"/>
              </w:rPr>
              <w:t> </w:t>
            </w:r>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Root mass fraction</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39 (0.05)</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9 (0.05)</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25 (0.02)</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5 (0.06)</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35 (0.11)</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36 (0.05)</w:t>
            </w:r>
          </w:p>
        </w:tc>
        <w:tc>
          <w:tcPr>
            <w:tcW w:w="755" w:type="dxa"/>
            <w:tcBorders>
              <w:left w:val="single" w:sz="4" w:space="0" w:color="auto"/>
            </w:tcBorders>
            <w:noWrap/>
            <w:hideMark/>
          </w:tcPr>
          <w:p w:rsidR="00B77E96" w:rsidRPr="0022345D" w:rsidRDefault="00B77E96" w:rsidP="006B3898">
            <w:pPr>
              <w:spacing w:line="276" w:lineRule="auto"/>
              <w:rPr>
                <w:sz w:val="14"/>
              </w:rPr>
            </w:pPr>
            <w:r w:rsidRPr="00C31F46">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Fine root DMC (%)</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0.25 (0.06)</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6 (0.07)</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0.2 (0.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18 (0.07)</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0.18 (0.07)</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0.22 (0.06)</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B77E96" w:rsidRPr="00980B45" w:rsidTr="006B3898">
        <w:trPr>
          <w:trHeight w:val="300"/>
        </w:trPr>
        <w:tc>
          <w:tcPr>
            <w:tcW w:w="2651" w:type="dxa"/>
            <w:tcBorders>
              <w:left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lastRenderedPageBreak/>
              <w:t>SLA (cm² g⁻¹)</w:t>
            </w:r>
          </w:p>
        </w:tc>
        <w:tc>
          <w:tcPr>
            <w:tcW w:w="970" w:type="dxa"/>
            <w:tcBorders>
              <w:left w:val="single" w:sz="4" w:space="0" w:color="auto"/>
            </w:tcBorders>
            <w:noWrap/>
            <w:hideMark/>
          </w:tcPr>
          <w:p w:rsidR="00B77E96" w:rsidRPr="0022345D" w:rsidRDefault="00B77E96" w:rsidP="006B3898">
            <w:pPr>
              <w:spacing w:line="276" w:lineRule="auto"/>
              <w:rPr>
                <w:sz w:val="14"/>
              </w:rPr>
            </w:pPr>
            <w:r w:rsidRPr="0022345D">
              <w:rPr>
                <w:sz w:val="14"/>
              </w:rPr>
              <w:t>31.7 (8.24)</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8.11 (1.74)</w:t>
            </w:r>
          </w:p>
        </w:tc>
        <w:tc>
          <w:tcPr>
            <w:tcW w:w="1024" w:type="dxa"/>
            <w:tcBorders>
              <w:left w:val="single" w:sz="4" w:space="0" w:color="auto"/>
            </w:tcBorders>
            <w:noWrap/>
            <w:hideMark/>
          </w:tcPr>
          <w:p w:rsidR="00B77E96" w:rsidRPr="0022345D" w:rsidRDefault="00B77E96" w:rsidP="006B3898">
            <w:pPr>
              <w:spacing w:line="276" w:lineRule="auto"/>
              <w:rPr>
                <w:sz w:val="14"/>
              </w:rPr>
            </w:pPr>
            <w:r w:rsidRPr="0022345D">
              <w:rPr>
                <w:sz w:val="14"/>
              </w:rPr>
              <w:t>31.38 (1.8)</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31.82 (3.61)</w:t>
            </w:r>
          </w:p>
        </w:tc>
        <w:tc>
          <w:tcPr>
            <w:tcW w:w="1041" w:type="dxa"/>
            <w:tcBorders>
              <w:left w:val="single" w:sz="4" w:space="0" w:color="auto"/>
            </w:tcBorders>
            <w:noWrap/>
            <w:hideMark/>
          </w:tcPr>
          <w:p w:rsidR="00B77E96" w:rsidRPr="0022345D" w:rsidRDefault="00B77E96" w:rsidP="006B3898">
            <w:pPr>
              <w:spacing w:line="276" w:lineRule="auto"/>
              <w:rPr>
                <w:sz w:val="14"/>
              </w:rPr>
            </w:pPr>
            <w:r w:rsidRPr="0022345D">
              <w:rPr>
                <w:sz w:val="14"/>
              </w:rPr>
              <w:t>28.59 (1.59)</w:t>
            </w:r>
          </w:p>
        </w:tc>
        <w:tc>
          <w:tcPr>
            <w:tcW w:w="970" w:type="dxa"/>
            <w:tcBorders>
              <w:right w:val="single" w:sz="4" w:space="0" w:color="auto"/>
            </w:tcBorders>
            <w:noWrap/>
            <w:hideMark/>
          </w:tcPr>
          <w:p w:rsidR="00B77E96" w:rsidRPr="0022345D" w:rsidRDefault="00B77E96" w:rsidP="006B3898">
            <w:pPr>
              <w:spacing w:line="276" w:lineRule="auto"/>
              <w:rPr>
                <w:sz w:val="14"/>
              </w:rPr>
            </w:pPr>
            <w:r w:rsidRPr="0022345D">
              <w:rPr>
                <w:sz w:val="14"/>
              </w:rPr>
              <w:t>28.08 (0.74)</w:t>
            </w:r>
          </w:p>
        </w:tc>
        <w:tc>
          <w:tcPr>
            <w:tcW w:w="755" w:type="dxa"/>
            <w:tcBorders>
              <w:left w:val="single" w:sz="4" w:space="0" w:color="auto"/>
            </w:tcBorders>
            <w:noWrap/>
            <w:hideMark/>
          </w:tcPr>
          <w:p w:rsidR="00B77E96" w:rsidRPr="0022345D" w:rsidRDefault="00B77E96" w:rsidP="006B3898">
            <w:pPr>
              <w:spacing w:line="276" w:lineRule="auto"/>
              <w:rPr>
                <w:sz w:val="14"/>
              </w:rPr>
            </w:pPr>
            <w:r w:rsidRPr="0022345D">
              <w:rPr>
                <w:sz w:val="14"/>
              </w:rPr>
              <w:t>W</w:t>
            </w:r>
          </w:p>
        </w:tc>
        <w:tc>
          <w:tcPr>
            <w:tcW w:w="830" w:type="dxa"/>
            <w:tcBorders>
              <w:right w:val="single" w:sz="4" w:space="0" w:color="auto"/>
            </w:tcBorders>
            <w:noWrap/>
            <w:hideMark/>
          </w:tcPr>
          <w:p w:rsidR="00B77E96" w:rsidRPr="0022345D" w:rsidRDefault="00B77E96" w:rsidP="006B3898">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B77E96" w:rsidRPr="00980B45" w:rsidTr="006B3898">
        <w:trPr>
          <w:trHeight w:val="300"/>
        </w:trPr>
        <w:tc>
          <w:tcPr>
            <w:tcW w:w="2651" w:type="dxa"/>
            <w:tcBorders>
              <w:left w:val="single" w:sz="4" w:space="0" w:color="auto"/>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0.39 (0.06)</w:t>
            </w:r>
          </w:p>
        </w:tc>
        <w:tc>
          <w:tcPr>
            <w:tcW w:w="755" w:type="dxa"/>
            <w:tcBorders>
              <w:left w:val="single" w:sz="4" w:space="0" w:color="auto"/>
              <w:bottom w:val="single" w:sz="4" w:space="0" w:color="auto"/>
            </w:tcBorders>
            <w:noWrap/>
            <w:hideMark/>
          </w:tcPr>
          <w:p w:rsidR="00B77E96" w:rsidRPr="0022345D" w:rsidRDefault="00B77E96" w:rsidP="006B3898">
            <w:pPr>
              <w:spacing w:line="276" w:lineRule="auto"/>
              <w:rPr>
                <w:sz w:val="14"/>
              </w:rPr>
            </w:pPr>
            <w:r w:rsidRPr="0022345D">
              <w:rPr>
                <w:sz w:val="14"/>
              </w:rPr>
              <w:t>N</w:t>
            </w:r>
          </w:p>
        </w:tc>
        <w:tc>
          <w:tcPr>
            <w:tcW w:w="830" w:type="dxa"/>
            <w:tcBorders>
              <w:bottom w:val="single" w:sz="4" w:space="0" w:color="auto"/>
              <w:right w:val="single" w:sz="4" w:space="0" w:color="auto"/>
            </w:tcBorders>
            <w:noWrap/>
            <w:hideMark/>
          </w:tcPr>
          <w:p w:rsidR="00B77E96" w:rsidRPr="0022345D" w:rsidRDefault="00B77E96" w:rsidP="006B3898">
            <w:pPr>
              <w:spacing w:line="276" w:lineRule="auto"/>
              <w:rPr>
                <w:sz w:val="14"/>
              </w:rPr>
            </w:pPr>
            <w:r w:rsidRPr="0022345D">
              <w:rPr>
                <w:sz w:val="14"/>
              </w:rPr>
              <w:t> </w:t>
            </w:r>
          </w:p>
        </w:tc>
      </w:tr>
    </w:tbl>
    <w:p w:rsidR="00B77E96" w:rsidRDefault="00B77E96" w:rsidP="00B77E96"/>
    <w:p w:rsidR="00B77E96" w:rsidRDefault="00B77E96" w:rsidP="00B77E96">
      <w:pPr>
        <w:rPr>
          <w:i/>
        </w:rPr>
      </w:pPr>
    </w:p>
    <w:p w:rsidR="00B77E96" w:rsidRDefault="00B77E96" w:rsidP="00B77E96">
      <w:pPr>
        <w:jc w:val="both"/>
        <w:rPr>
          <w:i/>
        </w:rPr>
      </w:pPr>
      <w:r w:rsidRPr="00262631">
        <w:rPr>
          <w:i/>
        </w:rPr>
        <w:t>Gas exchange and water use efficiency</w:t>
      </w:r>
    </w:p>
    <w:p w:rsidR="00B77E96" w:rsidRPr="009C7915" w:rsidRDefault="00B77E96" w:rsidP="00B77E96">
      <w:pPr>
        <w:jc w:val="both"/>
      </w:pPr>
      <w:r>
        <w:t>Effects of CO</w:t>
      </w:r>
      <w:r w:rsidRPr="00CA5846">
        <w:rPr>
          <w:vertAlign w:val="subscript"/>
        </w:rPr>
        <w:t>2</w:t>
      </w:r>
      <w:r>
        <w:t xml:space="preserve"> level and waterlogging on gas exchange were species specific, and some interaction effects were significant, but we found no evidence that interactive effects were maintained following recovery from waterlogging. </w:t>
      </w:r>
    </w:p>
    <w:p w:rsidR="00B77E96" w:rsidRDefault="00B77E96" w:rsidP="00B77E96">
      <w:pPr>
        <w:jc w:val="both"/>
      </w:pPr>
      <w:r>
        <w:t>Elevated CO</w:t>
      </w:r>
      <w:r w:rsidRPr="00CA5846">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CO</w:t>
      </w:r>
      <w:r w:rsidRPr="00CA5846">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 a only small difference in mean photosynthetic rate between CO</w:t>
      </w:r>
      <w:r w:rsidRPr="00CA5846">
        <w:rPr>
          <w:vertAlign w:val="subscript"/>
        </w:rPr>
        <w:t>2</w:t>
      </w:r>
      <w:r>
        <w:t xml:space="preserve"> treatments (20.9 and 22.</w:t>
      </w:r>
      <w:r w:rsidRPr="00862E9E">
        <w:t xml:space="preserve">6 </w:t>
      </w:r>
      <w:proofErr w:type="spellStart"/>
      <w:r w:rsidRPr="00862E9E">
        <w:t>μmol</w:t>
      </w:r>
      <w:proofErr w:type="spellEnd"/>
      <w:r w:rsidRPr="00862E9E">
        <w:t xml:space="preserve"> </w:t>
      </w:r>
      <w:r>
        <w:t>CO</w:t>
      </w:r>
      <w:r w:rsidRPr="00CA5846">
        <w:rPr>
          <w:vertAlign w:val="subscript"/>
        </w:rPr>
        <w:t>2</w:t>
      </w:r>
      <w:r>
        <w:t xml:space="preserve"> </w:t>
      </w:r>
      <w:r w:rsidRPr="00862E9E">
        <w:t>m⁻² s⁻¹,</w:t>
      </w:r>
      <w:r>
        <w:t xml:space="preserve"> respectively, Fig. 1a).</w:t>
      </w:r>
    </w:p>
    <w:p w:rsidR="0083213F" w:rsidRPr="0083213F" w:rsidRDefault="0083213F" w:rsidP="00B77E96">
      <w:pPr>
        <w:jc w:val="both"/>
      </w:pPr>
      <w:r>
        <w:t xml:space="preserve">CO2 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Pr>
          <w:i/>
        </w:rPr>
        <w:t>.</w:t>
      </w:r>
      <w:r>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t xml:space="preserve"> also had lower stomatal conductance than recovering plants (0.059).</w:t>
      </w:r>
    </w:p>
    <w:p w:rsidR="00B77E96" w:rsidRDefault="00B77E96" w:rsidP="00B77E96">
      <w:pPr>
        <w:jc w:val="both"/>
      </w:pPr>
      <w:r w:rsidRPr="00DE5678">
        <w:t xml:space="preserve">A significant interaction effect was identified for transpiration rate of </w:t>
      </w:r>
      <w:r w:rsidR="009D35D8" w:rsidRPr="009D35D8">
        <w:rPr>
          <w:i/>
        </w:rPr>
        <w:t>A. floribunda</w:t>
      </w:r>
      <w:r w:rsidRPr="00DE5678">
        <w:t xml:space="preserve"> (p = 0.075, Fig. 1d); no differences were significant upon post-hoc analysis, however. Elevated CO</w:t>
      </w:r>
      <w:r w:rsidRPr="00DE5678">
        <w:rPr>
          <w:vertAlign w:val="subscript"/>
        </w:rPr>
        <w:t>2</w:t>
      </w:r>
      <w:r w:rsidRPr="00DE5678">
        <w:t xml:space="preserve"> significantly increased transpiration rate in </w:t>
      </w:r>
      <w:r w:rsidR="009D35D8" w:rsidRPr="009D35D8">
        <w:rPr>
          <w:i/>
        </w:rPr>
        <w:t xml:space="preserve">C. </w:t>
      </w:r>
      <w:proofErr w:type="spellStart"/>
      <w:r w:rsidR="009D35D8" w:rsidRPr="009D35D8">
        <w:rPr>
          <w:i/>
        </w:rPr>
        <w:t>cunninghamiana</w:t>
      </w:r>
      <w:proofErr w:type="spellEnd"/>
      <w:r w:rsidRPr="00DE5678">
        <w:t xml:space="preserve"> (p = 0.009, Fig. 1e), but not </w:t>
      </w:r>
      <w:r w:rsidR="009D35D8" w:rsidRPr="009D35D8">
        <w:rPr>
          <w:i/>
        </w:rPr>
        <w:t xml:space="preserve">E. </w:t>
      </w:r>
      <w:proofErr w:type="spellStart"/>
      <w:r w:rsidR="009D35D8" w:rsidRPr="009D35D8">
        <w:rPr>
          <w:i/>
        </w:rPr>
        <w:t>camaldulensis</w:t>
      </w:r>
      <w:proofErr w:type="spellEnd"/>
      <w:r w:rsidRPr="00DE5678">
        <w:t xml:space="preserve"> (Fig. 1f). </w:t>
      </w:r>
      <w:proofErr w:type="gramStart"/>
      <w:r w:rsidRPr="00DE5678">
        <w:t>eCO</w:t>
      </w:r>
      <w:r w:rsidRPr="00DE5678">
        <w:rPr>
          <w:vertAlign w:val="subscript"/>
        </w:rPr>
        <w:t>2</w:t>
      </w:r>
      <w:proofErr w:type="gramEnd"/>
      <w:r w:rsidR="0083213F">
        <w:t xml:space="preserve"> </w:t>
      </w:r>
      <w:r w:rsidRPr="00DE5678">
        <w:t xml:space="preserve">stimulation of transpiration in waterlogged </w:t>
      </w:r>
      <w:r w:rsidR="009D35D8" w:rsidRPr="009D35D8">
        <w:rPr>
          <w:i/>
        </w:rPr>
        <w:t xml:space="preserve">C. </w:t>
      </w:r>
      <w:proofErr w:type="spellStart"/>
      <w:r w:rsidR="009D35D8" w:rsidRPr="009D35D8">
        <w:rPr>
          <w:i/>
        </w:rPr>
        <w:t>cunninghamiana</w:t>
      </w:r>
      <w:proofErr w:type="spellEnd"/>
      <w:r w:rsidRPr="00DE5678">
        <w:t xml:space="preserve"> also appears diminished, despite non-significance of the interaction term (Fig. 1e). Control </w:t>
      </w:r>
      <w:r w:rsidR="009D35D8" w:rsidRPr="009D35D8">
        <w:rPr>
          <w:i/>
        </w:rPr>
        <w:t xml:space="preserve">E. </w:t>
      </w:r>
      <w:proofErr w:type="spellStart"/>
      <w:r w:rsidR="009D35D8" w:rsidRPr="009D35D8">
        <w:rPr>
          <w:i/>
        </w:rPr>
        <w:t>camaldulensis</w:t>
      </w:r>
      <w:proofErr w:type="spellEnd"/>
      <w:r w:rsidRPr="00DE5678">
        <w:t xml:space="preserve"> plants transpired less than waterlogged plants (p = 0.019) and recovery plants (p = 0.0005).</w:t>
      </w:r>
      <w:r>
        <w:t xml:space="preserve"> </w:t>
      </w:r>
    </w:p>
    <w:p w:rsidR="00B77E96" w:rsidRPr="0051107B"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CO</w:t>
      </w:r>
      <w:r w:rsidRPr="00CA5846">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t>CO</w:t>
      </w:r>
      <w:r w:rsidRPr="00CA5846">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t>CO</w:t>
      </w:r>
      <w:r w:rsidRPr="00CA5846">
        <w:rPr>
          <w:vertAlign w:val="subscript"/>
        </w:rPr>
        <w:t>2</w:t>
      </w:r>
      <w:r>
        <w:t xml:space="preserve"> </w:t>
      </w:r>
      <w:r w:rsidRPr="007F1E00">
        <w:t>for waterlogged plants (p = 0.022</w:t>
      </w:r>
      <w:r>
        <w:t xml:space="preserve">, </w:t>
      </w:r>
      <w:r w:rsidRPr="007F1E00">
        <w:t>Fig. 1i) but not control or recovery plants.</w:t>
      </w:r>
      <w:r>
        <w:t xml:space="preserve"> </w:t>
      </w:r>
    </w:p>
    <w:p w:rsidR="00B77E96" w:rsidRDefault="00B77E96" w:rsidP="00B77E96">
      <w:pPr>
        <w:keepNext/>
      </w:pPr>
      <w:r>
        <w:rPr>
          <w:noProof/>
          <w:lang w:eastAsia="en-AU"/>
        </w:rPr>
        <w:lastRenderedPageBreak/>
        <w:drawing>
          <wp:inline distT="0" distB="0" distL="0" distR="0" wp14:anchorId="561557DE" wp14:editId="0BD8BF13">
            <wp:extent cx="5731510" cy="46081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sexchange3.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608195"/>
                    </a:xfrm>
                    <a:prstGeom prst="rect">
                      <a:avLst/>
                    </a:prstGeom>
                  </pic:spPr>
                </pic:pic>
              </a:graphicData>
            </a:graphic>
          </wp:inline>
        </w:drawing>
      </w:r>
    </w:p>
    <w:p w:rsidR="00B77E96" w:rsidRPr="00262631" w:rsidRDefault="00B77E96" w:rsidP="00B77E96">
      <w:pPr>
        <w:pStyle w:val="Caption"/>
        <w:jc w:val="both"/>
        <w:rPr>
          <w:i w:val="0"/>
        </w:rPr>
      </w:pPr>
      <w:r>
        <w:t xml:space="preserve">Figure </w:t>
      </w:r>
      <w:r>
        <w:fldChar w:fldCharType="begin"/>
      </w:r>
      <w:r>
        <w:instrText xml:space="preserve"> SEQ Figure \* ARABIC </w:instrText>
      </w:r>
      <w:r>
        <w:fldChar w:fldCharType="separate"/>
      </w:r>
      <w:r w:rsidR="007A4816">
        <w:rPr>
          <w:noProof/>
        </w:rPr>
        <w:t>1</w:t>
      </w:r>
      <w:r>
        <w:fldChar w:fldCharType="end"/>
      </w:r>
      <w:r>
        <w:t>. Gas exchange measurements under each combination of waterlogging and CO2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N = no significant difference, C = significant difference between CO2 level treatments, W = significant difference between waterlogging treatments).</w:t>
      </w: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rPr>
          <w:i/>
        </w:rPr>
      </w:pPr>
    </w:p>
    <w:p w:rsidR="00B77E96" w:rsidRDefault="00B77E96" w:rsidP="00B77E96">
      <w:pPr>
        <w:jc w:val="both"/>
        <w:rPr>
          <w:i/>
        </w:rPr>
      </w:pPr>
      <w:r w:rsidRPr="0051107B">
        <w:rPr>
          <w:i/>
        </w:rPr>
        <w:lastRenderedPageBreak/>
        <w:t xml:space="preserve">Biomass </w:t>
      </w:r>
      <w:r>
        <w:rPr>
          <w:i/>
        </w:rPr>
        <w:t>production</w:t>
      </w:r>
    </w:p>
    <w:p w:rsidR="00B77E96" w:rsidRPr="003F22FE" w:rsidRDefault="00B77E96" w:rsidP="00B77E96">
      <w:pPr>
        <w:jc w:val="both"/>
      </w:pPr>
      <w:r>
        <w:t>Waterlogging status and CO</w:t>
      </w:r>
      <w:r w:rsidRPr="00CA5846">
        <w:rPr>
          <w:vertAlign w:val="subscript"/>
        </w:rPr>
        <w:t>2</w:t>
      </w:r>
      <w:r>
        <w:t xml:space="preserve"> level interacted strongly for one species: eCO</w:t>
      </w:r>
      <w:r w:rsidRPr="00CA5846">
        <w:rPr>
          <w:vertAlign w:val="subscript"/>
        </w:rPr>
        <w:t>2</w:t>
      </w:r>
      <w:r>
        <w:t xml:space="preserve"> stimulation of 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p>
    <w:p w:rsidR="00B77E96" w:rsidRDefault="00B77E96" w:rsidP="00B77E96">
      <w:pPr>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CO</w:t>
      </w:r>
      <w:r w:rsidRPr="00CA5846">
        <w:rPr>
          <w:vertAlign w:val="subscript"/>
        </w:rPr>
        <w:t>2</w:t>
      </w:r>
      <w:r>
        <w:t xml:space="preserve"> for control (p = 0.011) but not recovery plants (Fig. 2b). Neither CO</w:t>
      </w:r>
      <w:r w:rsidRPr="00CA5846">
        <w:rPr>
          <w:vertAlign w:val="subscript"/>
        </w:rPr>
        <w:t>2</w:t>
      </w:r>
      <w:r>
        <w:t xml:space="preserve"> level nor waterlogging had an effect on </w:t>
      </w:r>
      <w:r w:rsidR="009D35D8" w:rsidRPr="009D35D8">
        <w:rPr>
          <w:i/>
        </w:rPr>
        <w:t xml:space="preserve">E. </w:t>
      </w:r>
      <w:proofErr w:type="spellStart"/>
      <w:r w:rsidR="009D35D8" w:rsidRPr="009D35D8">
        <w:rPr>
          <w:i/>
        </w:rPr>
        <w:t>camaldulensis</w:t>
      </w:r>
      <w:proofErr w:type="spellEnd"/>
      <w:r>
        <w:t xml:space="preserve"> total root biomass (Fig. 2c). </w:t>
      </w:r>
    </w:p>
    <w:p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CO</w:t>
      </w:r>
      <w:r w:rsidRPr="00CA5846">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higher fine root biomass under eCO</w:t>
      </w:r>
      <w:r w:rsidRPr="00CA5846">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CO</w:t>
      </w:r>
      <w:r w:rsidRPr="00CA5846">
        <w:rPr>
          <w:vertAlign w:val="subscript"/>
        </w:rPr>
        <w:t>2</w:t>
      </w:r>
      <w:r>
        <w:t xml:space="preserve"> level had no effect (Fig. 2f).</w:t>
      </w:r>
    </w:p>
    <w:p w:rsidR="00B77E96" w:rsidRDefault="00B77E96" w:rsidP="00B77E96">
      <w:pPr>
        <w:jc w:val="both"/>
      </w:pPr>
      <w:r>
        <w:t>Neither CO</w:t>
      </w:r>
      <w:r w:rsidRPr="00CA5846">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CO</w:t>
      </w:r>
      <w:r w:rsidRPr="00CA5846">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CO</w:t>
      </w:r>
      <w:r w:rsidRPr="00CA5846">
        <w:rPr>
          <w:vertAlign w:val="subscript"/>
        </w:rPr>
        <w:t>2</w:t>
      </w:r>
      <w:r>
        <w:t xml:space="preserve"> for control (p = 0.015) but not recovery plants (Fig. 2h).</w:t>
      </w:r>
    </w:p>
    <w:p w:rsidR="00B77E96" w:rsidRDefault="00B77E96" w:rsidP="00B77E96">
      <w:pPr>
        <w:keepNext/>
      </w:pPr>
      <w:r>
        <w:rPr>
          <w:noProof/>
          <w:lang w:eastAsia="en-AU"/>
        </w:rPr>
        <w:lastRenderedPageBreak/>
        <w:drawing>
          <wp:inline distT="0" distB="0" distL="0" distR="0" wp14:anchorId="1526E86A" wp14:editId="10AED9F1">
            <wp:extent cx="5731510" cy="49091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mas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909185"/>
                    </a:xfrm>
                    <a:prstGeom prst="rect">
                      <a:avLst/>
                    </a:prstGeom>
                  </pic:spPr>
                </pic:pic>
              </a:graphicData>
            </a:graphic>
          </wp:inline>
        </w:drawing>
      </w:r>
    </w:p>
    <w:p w:rsidR="00B77E96" w:rsidRPr="00262631" w:rsidRDefault="00B77E96" w:rsidP="00B77E96">
      <w:pPr>
        <w:pStyle w:val="Caption"/>
        <w:jc w:val="both"/>
        <w:rPr>
          <w:i w:val="0"/>
        </w:rPr>
      </w:pPr>
      <w:r>
        <w:t>Figure 2.</w:t>
      </w:r>
      <w:r w:rsidRPr="00EE12B2">
        <w:t xml:space="preserve"> </w:t>
      </w:r>
      <w:r>
        <w:t>Biomass measurements under each combination of waterlogging and CO2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N = no significant difference, C = significant difference between CO2 level treatments, W = significant difference between waterlogging treatments). </w:t>
      </w:r>
    </w:p>
    <w:p w:rsidR="00B77E96" w:rsidRDefault="00B77E96" w:rsidP="00B77E96">
      <w:pPr>
        <w:pStyle w:val="Caption"/>
        <w:jc w:val="both"/>
      </w:pPr>
    </w:p>
    <w:p w:rsidR="00B77E96" w:rsidRDefault="00B77E96" w:rsidP="00B77E96">
      <w:pPr>
        <w:jc w:val="both"/>
        <w:rPr>
          <w:i/>
        </w:rPr>
      </w:pPr>
      <w:r w:rsidRPr="0051107B">
        <w:rPr>
          <w:i/>
        </w:rPr>
        <w:t>Functional traits</w:t>
      </w:r>
      <w:r>
        <w:rPr>
          <w:i/>
        </w:rPr>
        <w:t xml:space="preserve"> &amp; biomass allocation</w:t>
      </w:r>
    </w:p>
    <w:p w:rsidR="00B77E96" w:rsidRPr="00A70003" w:rsidRDefault="00B77E96" w:rsidP="00B77E96">
      <w:pPr>
        <w:jc w:val="both"/>
      </w:pPr>
      <w:r>
        <w:t>We found no evidence to suggest that CO</w:t>
      </w:r>
      <w:r w:rsidRPr="00CA5846">
        <w:rPr>
          <w:vertAlign w:val="subscript"/>
        </w:rPr>
        <w:t>2</w:t>
      </w:r>
      <w:r>
        <w:t xml:space="preserve"> mediates biomass allocation or functional traits in response to waterlogging status.</w:t>
      </w:r>
    </w:p>
    <w:p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CO</w:t>
      </w:r>
      <w:r w:rsidRPr="00CA5846">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w:t>
      </w:r>
      <w:r>
        <w:lastRenderedPageBreak/>
        <w:t xml:space="preserve">(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CO</w:t>
      </w:r>
      <w:r w:rsidRPr="00CA5846">
        <w:rPr>
          <w:vertAlign w:val="subscript"/>
        </w:rPr>
        <w:t>2</w:t>
      </w:r>
      <w:r>
        <w:t xml:space="preserve"> level had no effect on the SLA of any species. </w:t>
      </w:r>
    </w:p>
    <w:p w:rsidR="00B77E96" w:rsidRDefault="00B77E96" w:rsidP="00B77E96">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CO</w:t>
      </w:r>
      <w:r w:rsidRPr="00CA5846">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CO</w:t>
      </w:r>
      <w:r w:rsidRPr="00CA5846">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t xml:space="preserve"> (3i). </w:t>
      </w:r>
    </w:p>
    <w:p w:rsidR="00B77E96" w:rsidRPr="0015397C" w:rsidRDefault="00B77E96" w:rsidP="00B77E96">
      <w:pPr>
        <w:jc w:val="both"/>
      </w:pPr>
      <w:r>
        <w:t>Root mass fraction was decreased by waterlogging for all species, but no significant CO</w:t>
      </w:r>
      <w:r w:rsidRPr="00CA5846">
        <w:rPr>
          <w:vertAlign w:val="subscript"/>
        </w:rPr>
        <w:t>2</w:t>
      </w:r>
      <w:r>
        <w:t xml:space="preserve"> or interaction effects were found. RMF of </w:t>
      </w:r>
      <w:r w:rsidR="009D35D8" w:rsidRPr="009D35D8">
        <w:rPr>
          <w:i/>
        </w:rPr>
        <w:t>A. floribunda</w:t>
      </w:r>
      <w:r>
        <w:t xml:space="preserve"> was lower in waterlogged than control plants (p &lt; 0.0001), and lower in waterlogged than recovery plants (p &lt; 0.0001). RMF of </w:t>
      </w:r>
      <w:r w:rsidR="009D35D8" w:rsidRPr="009D35D8">
        <w:rPr>
          <w:i/>
        </w:rPr>
        <w:t>A. floribunda</w:t>
      </w:r>
      <w:r>
        <w:t xml:space="preserve"> recovery plants was also lower than control plants (p = 0.016). RMF of </w:t>
      </w:r>
      <w:r w:rsidR="009D35D8" w:rsidRPr="009D35D8">
        <w:rPr>
          <w:i/>
        </w:rPr>
        <w:t xml:space="preserve">C. </w:t>
      </w:r>
      <w:proofErr w:type="spellStart"/>
      <w:r w:rsidR="009D35D8" w:rsidRPr="009D35D8">
        <w:rPr>
          <w:i/>
        </w:rPr>
        <w:t>cunninghamiana</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r>
        <w:t xml:space="preserve">RMF of </w:t>
      </w:r>
      <w:r w:rsidR="009D35D8" w:rsidRPr="009D35D8">
        <w:rPr>
          <w:i/>
        </w:rPr>
        <w:t xml:space="preserve">E. </w:t>
      </w:r>
      <w:proofErr w:type="spellStart"/>
      <w:r w:rsidR="009D35D8"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p>
    <w:p w:rsidR="00B77E96" w:rsidRDefault="00B77E96" w:rsidP="00B77E96">
      <w:pPr>
        <w:jc w:val="both"/>
      </w:pPr>
    </w:p>
    <w:p w:rsidR="00B77E96" w:rsidRDefault="00B77E96" w:rsidP="00B77E96"/>
    <w:p w:rsidR="00B77E96" w:rsidRDefault="00B77E96" w:rsidP="00B77E96"/>
    <w:p w:rsidR="00B77E96" w:rsidRDefault="00B77E96" w:rsidP="00B77E96">
      <w:pPr>
        <w:keepNext/>
      </w:pPr>
      <w:r>
        <w:lastRenderedPageBreak/>
        <w:softHyphen/>
      </w:r>
      <w:r>
        <w:rPr>
          <w:noProof/>
          <w:lang w:eastAsia="en-AU"/>
        </w:rPr>
        <w:drawing>
          <wp:inline distT="0" distB="0" distL="0" distR="0" wp14:anchorId="1EEBA534" wp14:editId="512D8DA3">
            <wp:extent cx="5731510" cy="5981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i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981700"/>
                    </a:xfrm>
                    <a:prstGeom prst="rect">
                      <a:avLst/>
                    </a:prstGeom>
                  </pic:spPr>
                </pic:pic>
              </a:graphicData>
            </a:graphic>
          </wp:inline>
        </w:drawing>
      </w:r>
    </w:p>
    <w:p w:rsidR="00B77E96" w:rsidRPr="00262631" w:rsidRDefault="00B77E96" w:rsidP="00B77E96">
      <w:pPr>
        <w:pStyle w:val="Caption"/>
        <w:jc w:val="both"/>
        <w:rPr>
          <w:i w:val="0"/>
        </w:rPr>
      </w:pPr>
      <w:r>
        <w:t>Figure 3. Functional trait measurements under each combination of waterlogging and CO2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N = no significant difference, C = significant difference between CO2 level treatments, W = significant difference between waterlogging treatments).</w:t>
      </w:r>
    </w:p>
    <w:p w:rsidR="00B77E96" w:rsidRDefault="00B77E96" w:rsidP="00B77E96">
      <w:pPr>
        <w:pStyle w:val="Caption"/>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jc w:val="both"/>
      </w:pPr>
      <w:r>
        <w:lastRenderedPageBreak/>
        <w:t>DISCUSSION</w:t>
      </w:r>
    </w:p>
    <w:p w:rsidR="00B77E96" w:rsidRDefault="00B77E96" w:rsidP="00B77E96">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 </w:t>
      </w:r>
    </w:p>
    <w:p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BB7B12">
        <w:rPr>
          <w:noProof/>
        </w:rPr>
        <w:t>(Colmer &amp; Voesenek 2009)</w:t>
      </w:r>
      <w:r>
        <w:fldChar w:fldCharType="end"/>
      </w:r>
      <w:r>
        <w:t>. Relationships between photosynthetic rate and biomass responses to waterlogging and CO</w:t>
      </w:r>
      <w:r w:rsidRPr="0065273B">
        <w:rPr>
          <w:vertAlign w:val="subscript"/>
        </w:rPr>
        <w:t>2</w:t>
      </w:r>
      <w:r>
        <w:t xml:space="preserve"> level treatments in this study </w:t>
      </w:r>
      <w:r w:rsidR="00E60634">
        <w:t>varies widely between species</w:t>
      </w:r>
      <w:r>
        <w:t>.</w:t>
      </w:r>
    </w:p>
    <w:p w:rsidR="00B77E96" w:rsidRDefault="00B77E96" w:rsidP="00B77E96">
      <w:pPr>
        <w:spacing w:line="360" w:lineRule="auto"/>
        <w:jc w:val="both"/>
      </w:pPr>
      <w:r>
        <w:t xml:space="preserve">Of the three species studied here, only growth of </w:t>
      </w:r>
      <w:r w:rsidR="009D35D8" w:rsidRPr="009D35D8">
        <w:rPr>
          <w:i/>
        </w:rPr>
        <w:t xml:space="preserve">C. </w:t>
      </w:r>
      <w:proofErr w:type="spellStart"/>
      <w:r w:rsidR="009D35D8" w:rsidRPr="009D35D8">
        <w:rPr>
          <w:i/>
        </w:rPr>
        <w:t>cunninghamiana</w:t>
      </w:r>
      <w:proofErr w:type="spellEnd"/>
      <w:r>
        <w:t xml:space="preserve"> was interactively affected by CO</w:t>
      </w:r>
      <w:r w:rsidRPr="0065273B">
        <w:rPr>
          <w:vertAlign w:val="subscript"/>
        </w:rPr>
        <w:t>2</w:t>
      </w:r>
      <w:r>
        <w:t xml:space="preserve"> concentration and waterlogging status. Biomass of shoot, total root and fine root components was significantly higher under eCO</w:t>
      </w:r>
      <w:r w:rsidRPr="0065273B">
        <w:rPr>
          <w:vertAlign w:val="subscript"/>
        </w:rPr>
        <w:t>2</w:t>
      </w:r>
      <w:r>
        <w:t xml:space="preserve"> for control </w:t>
      </w:r>
      <w:r w:rsidR="009D35D8" w:rsidRPr="009D35D8">
        <w:rPr>
          <w:i/>
        </w:rPr>
        <w:t xml:space="preserve">C. </w:t>
      </w:r>
      <w:proofErr w:type="spellStart"/>
      <w:r w:rsidR="009D35D8" w:rsidRPr="009D35D8">
        <w:rPr>
          <w:i/>
        </w:rPr>
        <w:t>cunninghamiana</w:t>
      </w:r>
      <w:proofErr w:type="spellEnd"/>
      <w:r>
        <w:t xml:space="preserve"> plants, but not plants which were recovering from waterlogging, despite increased rates of CO</w:t>
      </w:r>
      <w:r w:rsidRPr="0065273B">
        <w:rPr>
          <w:vertAlign w:val="subscript"/>
        </w:rPr>
        <w:t>2</w:t>
      </w:r>
      <w:r>
        <w:t xml:space="preserve"> assimilation. No significant interaction effect on root mass fraction was found, but visual inspection of the data (</w:t>
      </w:r>
      <w:r w:rsidR="00E60634">
        <w:t>Fig. 3k)</w:t>
      </w:r>
      <w:r>
        <w:t xml:space="preserve"> indicates that eCO</w:t>
      </w:r>
      <w:r w:rsidRPr="0065273B">
        <w:rPr>
          <w:vertAlign w:val="subscript"/>
        </w:rPr>
        <w:t>2</w:t>
      </w:r>
      <w:r>
        <w:t xml:space="preserve"> stimulation of RMF was present in control and recovering, but not waterlogged plants. Re-establishment of pre-waterlogging biomass allocation appears to have occurred despite absent differences in total biomass. Photosynthesis remained higher in recovering plants under eCO</w:t>
      </w:r>
      <w:r w:rsidRPr="0065273B">
        <w:rPr>
          <w:vertAlign w:val="subscript"/>
        </w:rPr>
        <w:t>2</w:t>
      </w:r>
      <w:r>
        <w:t xml:space="preserve">, indicating that their ability to convert the extra </w:t>
      </w:r>
      <w:proofErr w:type="spellStart"/>
      <w:r>
        <w:t>photosynthate</w:t>
      </w:r>
      <w:proofErr w:type="spellEnd"/>
      <w:r>
        <w:t xml:space="preserve"> produced under eCO</w:t>
      </w:r>
      <w:r w:rsidRPr="0065273B">
        <w:rPr>
          <w:vertAlign w:val="subscript"/>
        </w:rPr>
        <w:t>2</w:t>
      </w:r>
      <w:r>
        <w:t xml:space="preserve"> into biomass was impaired by waterlogging. </w:t>
      </w:r>
    </w:p>
    <w:p w:rsidR="00B77E96" w:rsidRDefault="00B77E96" w:rsidP="00B77E96">
      <w:pPr>
        <w:spacing w:line="360" w:lineRule="auto"/>
        <w:jc w:val="both"/>
      </w:pPr>
      <w:r>
        <w:t>No increase in biomass attended increased photosynthetic rate under eCO</w:t>
      </w:r>
      <w:r w:rsidRPr="0065273B">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than 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t xml:space="preserve">, although see </w:t>
      </w:r>
      <w:r>
        <w:fldChar w:fldCharType="begin" w:fldLock="1"/>
      </w:r>
      <w:r>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w:t>
      </w:r>
      <w:r>
        <w:rPr>
          <w:noProof/>
        </w:rPr>
        <w:t>(</w:t>
      </w:r>
      <w:r w:rsidRPr="00F257E8">
        <w:rPr>
          <w:noProof/>
        </w:rPr>
        <w:t>2006)</w:t>
      </w:r>
      <w:r>
        <w:fldChar w:fldCharType="end"/>
      </w:r>
      <w:r>
        <w:t xml:space="preserve">. </w:t>
      </w:r>
    </w:p>
    <w:p w:rsidR="00B77E96" w:rsidRDefault="00B77E96" w:rsidP="00B77E96">
      <w:pPr>
        <w:spacing w:line="360" w:lineRule="auto"/>
        <w:jc w:val="both"/>
      </w:pPr>
      <w:r>
        <w:lastRenderedPageBreak/>
        <w:t>No evidence was found to support the hypothesis that higher water use efficiency under eCO</w:t>
      </w:r>
      <w:r w:rsidRPr="0065273B">
        <w:rPr>
          <w:vertAlign w:val="subscript"/>
        </w:rPr>
        <w:t>2</w:t>
      </w:r>
      <w:r>
        <w:t xml:space="preserve"> might facilitate photosynthesis where waterlogging had caused stomatal closure. WUE was altered by waterlogging only in </w:t>
      </w:r>
      <w:r w:rsidR="009D35D8" w:rsidRPr="009D35D8">
        <w:rPr>
          <w:i/>
        </w:rPr>
        <w:t>A. floribunda</w:t>
      </w:r>
      <w:r>
        <w:t>, and by CO</w:t>
      </w:r>
      <w:r w:rsidRPr="0065273B">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WUE was interactively dependent on waterlogging status and CO</w:t>
      </w:r>
      <w:r w:rsidRPr="0065273B">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CO</w:t>
      </w:r>
      <w:r w:rsidRPr="0065273B">
        <w:rPr>
          <w:vertAlign w:val="subscript"/>
        </w:rPr>
        <w:t>2</w:t>
      </w:r>
      <w:r>
        <w:t xml:space="preserve"> than aCO</w:t>
      </w:r>
      <w:r w:rsidRPr="0065273B">
        <w:rPr>
          <w:vertAlign w:val="subscript"/>
        </w:rPr>
        <w:t>2</w:t>
      </w:r>
      <w:r>
        <w:t xml:space="preserve"> for waterlogged plants only. The lack of stomatal response to waterlogging indicates that higher WUE under eCO</w:t>
      </w:r>
      <w:r w:rsidRPr="0065273B">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rsidR="00B77E96" w:rsidRDefault="00B77E96" w:rsidP="00B77E96">
      <w:pPr>
        <w:spacing w:line="360" w:lineRule="auto"/>
        <w:jc w:val="both"/>
      </w:pPr>
      <w:r>
        <w:t>Waterlogging and atmospheric CO</w:t>
      </w:r>
      <w:r w:rsidRPr="0065273B">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CO</w:t>
      </w:r>
      <w:r w:rsidRPr="0065273B">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CO</w:t>
      </w:r>
      <w:r w:rsidRPr="0065273B">
        <w:rPr>
          <w:vertAlign w:val="subscript"/>
        </w:rPr>
        <w:t>2</w:t>
      </w:r>
      <w:r>
        <w:t xml:space="preserve">. Decreased SLA and increased fine root dry matter content – a proxy for fine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B43484">
        <w:rPr>
          <w:noProof/>
        </w:rPr>
        <w:t xml:space="preserve">(Birouste </w:t>
      </w:r>
      <w:r w:rsidRPr="00B43484">
        <w:rPr>
          <w:i/>
          <w:noProof/>
        </w:rPr>
        <w:t>et al.</w:t>
      </w:r>
      <w:r w:rsidRPr="00B43484">
        <w:rPr>
          <w:noProof/>
        </w:rPr>
        <w:t xml:space="preserve"> 2013)</w:t>
      </w:r>
      <w:r>
        <w:fldChar w:fldCharType="end"/>
      </w:r>
      <w:r>
        <w:t xml:space="preserve"> – in waterlogged </w:t>
      </w:r>
      <w:r w:rsidR="009D35D8" w:rsidRPr="009D35D8">
        <w:rPr>
          <w:i/>
        </w:rPr>
        <w:t>A. floribunda</w:t>
      </w:r>
      <w:r>
        <w:t xml:space="preserve"> indicate a shift towards the slower growth – longer lif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fldChar w:fldCharType="separate"/>
      </w:r>
      <w:r w:rsidRPr="006B2BE4">
        <w:rPr>
          <w:noProof/>
        </w:rPr>
        <w:t>(Ryser, Gill &amp; Byrne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AD1922">
        <w:rPr>
          <w:noProof/>
        </w:rPr>
        <w:t xml:space="preserve">(Visser </w:t>
      </w:r>
      <w:r w:rsidRPr="00AD1922">
        <w:rPr>
          <w:i/>
          <w:noProof/>
        </w:rPr>
        <w:t>et al.</w:t>
      </w:r>
      <w:r w:rsidRPr="00AD1922">
        <w:rPr>
          <w:noProof/>
        </w:rPr>
        <w:t xml:space="preserve"> 2000; De Simone </w:t>
      </w:r>
      <w:r w:rsidRPr="00AD1922">
        <w:rPr>
          <w:i/>
          <w:noProof/>
        </w:rPr>
        <w:t>et al.</w:t>
      </w:r>
      <w:r w:rsidRPr="00AD1922">
        <w:rPr>
          <w:noProof/>
        </w:rPr>
        <w:t xml:space="preserve">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D81DFF">
        <w:rPr>
          <w:noProof/>
        </w:rPr>
        <w:t xml:space="preserve">(Wright </w:t>
      </w:r>
      <w:r w:rsidRPr="00D81DFF">
        <w:rPr>
          <w:i/>
          <w:noProof/>
        </w:rPr>
        <w:t>et al.</w:t>
      </w:r>
      <w:r w:rsidRPr="00D81DFF">
        <w:rPr>
          <w:noProof/>
        </w:rPr>
        <w:t xml:space="preserve"> 2004; Reich 2014)</w:t>
      </w:r>
      <w:r>
        <w:fldChar w:fldCharType="end"/>
      </w:r>
      <w:r>
        <w:t>. We found no evidence for decreased SLA under eCO</w:t>
      </w:r>
      <w:r w:rsidRPr="0065273B">
        <w:rPr>
          <w:vertAlign w:val="subscript"/>
        </w:rPr>
        <w:t>2</w:t>
      </w:r>
      <w:r>
        <w:t xml:space="preserve"> as previously described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fldChar w:fldCharType="separate"/>
      </w:r>
      <w:r w:rsidRPr="0088285D">
        <w:rPr>
          <w:noProof/>
        </w:rPr>
        <w:t>(Poorter &amp; Navas 2003)</w:t>
      </w:r>
      <w:r>
        <w:fldChar w:fldCharType="end"/>
      </w:r>
      <w:r>
        <w:t>. Previous studies report inconsistent effects of eCO</w:t>
      </w:r>
      <w:r w:rsidRPr="0065273B">
        <w:rPr>
          <w:vertAlign w:val="subscript"/>
        </w:rPr>
        <w:t>2</w:t>
      </w:r>
      <w:r>
        <w:t xml:space="preserve"> on fine root dry matter content: eCO</w:t>
      </w:r>
      <w:r w:rsidRPr="0065273B">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fldChar w:fldCharType="separate"/>
      </w:r>
      <w:r w:rsidRPr="00347C94">
        <w:rPr>
          <w:noProof/>
        </w:rPr>
        <w:t>(Bauer &amp; Berntson 2001; Iversen, Ledford &amp; Norby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fldChar w:fldCharType="separate"/>
      </w:r>
      <w:r w:rsidRPr="00347C94">
        <w:rPr>
          <w:noProof/>
        </w:rPr>
        <w:t>(Bauer &amp; Berntson 2001)</w:t>
      </w:r>
      <w:r>
        <w:fldChar w:fldCharType="end"/>
      </w:r>
      <w:r>
        <w:t xml:space="preserve"> and increased </w:t>
      </w:r>
      <w:proofErr w:type="spellStart"/>
      <w:r>
        <w:t>fRDMC</w:t>
      </w:r>
      <w:proofErr w:type="spellEnd"/>
      <w:r>
        <w:t xml:space="preserve"> in cotton </w:t>
      </w:r>
      <w:r>
        <w:fldChar w:fldCharType="begin" w:fldLock="1"/>
      </w:r>
      <w:r>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fldChar w:fldCharType="separate"/>
      </w:r>
      <w:r w:rsidRPr="00347C94">
        <w:rPr>
          <w:noProof/>
        </w:rPr>
        <w:t xml:space="preserve">(Prior </w:t>
      </w:r>
      <w:r w:rsidRPr="00347C94">
        <w:rPr>
          <w:i/>
          <w:noProof/>
        </w:rPr>
        <w:t>et al.</w:t>
      </w:r>
      <w:r w:rsidRPr="00347C94">
        <w:rPr>
          <w:noProof/>
        </w:rPr>
        <w:t xml:space="preserve"> 1994)</w:t>
      </w:r>
      <w:r>
        <w:fldChar w:fldCharType="end"/>
      </w:r>
      <w:r>
        <w:t>. In this study, eCO</w:t>
      </w:r>
      <w:r w:rsidRPr="0065273B">
        <w:rPr>
          <w:vertAlign w:val="subscript"/>
        </w:rPr>
        <w:t>2</w:t>
      </w:r>
      <w:r>
        <w:t xml:space="preserve"> consistently increased fine root dry matter content in </w:t>
      </w:r>
      <w:r w:rsidR="009D35D8" w:rsidRPr="009D35D8">
        <w:rPr>
          <w:i/>
        </w:rPr>
        <w:t xml:space="preserve">C. </w:t>
      </w:r>
      <w:proofErr w:type="spellStart"/>
      <w:r w:rsidR="009D35D8" w:rsidRPr="009D35D8">
        <w:rPr>
          <w:i/>
        </w:rPr>
        <w:t>cunninghamiana</w:t>
      </w:r>
      <w:proofErr w:type="spellEnd"/>
      <w:r>
        <w:t>.</w:t>
      </w:r>
    </w:p>
    <w:p w:rsidR="00B77E96"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CO</w:t>
      </w:r>
      <w:r w:rsidRPr="0065273B">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CO</w:t>
      </w:r>
      <w:r w:rsidRPr="0065273B">
        <w:rPr>
          <w:vertAlign w:val="subscript"/>
        </w:rPr>
        <w:t>2</w:t>
      </w:r>
      <w:r>
        <w:t xml:space="preserve"> altered biomass accumulation, and depression of biomass was observed following the refractory period irrespective of CO</w:t>
      </w:r>
      <w:r w:rsidRPr="0065273B">
        <w:rPr>
          <w:vertAlign w:val="subscript"/>
        </w:rPr>
        <w:t>2</w:t>
      </w:r>
      <w:r>
        <w:t xml:space="preserve"> level. Although we made no analysis of </w:t>
      </w:r>
      <w:r>
        <w:lastRenderedPageBreak/>
        <w:t xml:space="preserve">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7A4816">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lt;i&gt;et al.&lt;/i&gt; 1989)", "plainTextFormattedCitation" : "(Dawson et al. 1989)", "previouslyFormattedCitation" : "(Dawson &lt;i&gt;et al.&lt;/i&gt; 1989)" }, "properties" : { "noteIndex" : 0 }, "schema" : "https://github.com/citation-style-language/schema/raw/master/csl-citation.json" }</w:instrText>
      </w:r>
      <w:r>
        <w:fldChar w:fldCharType="separate"/>
      </w:r>
      <w:r w:rsidRPr="00B77E96">
        <w:rPr>
          <w:noProof/>
        </w:rPr>
        <w:t xml:space="preserve">(Dawson </w:t>
      </w:r>
      <w:r w:rsidRPr="00B77E96">
        <w:rPr>
          <w:i/>
          <w:noProof/>
        </w:rPr>
        <w:t>et al.</w:t>
      </w:r>
      <w:r w:rsidRPr="00B77E96">
        <w:rPr>
          <w:noProof/>
        </w:rPr>
        <w:t xml:space="preserve"> 1989)</w:t>
      </w:r>
      <w:r>
        <w:fldChar w:fldCharType="end"/>
      </w:r>
      <w:r>
        <w:t>. Reduced nitrogen uptake due to nodule mortality or impairment could account for the constrained biomass response to eCO</w:t>
      </w:r>
      <w:r w:rsidRPr="0065273B">
        <w:rPr>
          <w:vertAlign w:val="subscript"/>
        </w:rPr>
        <w:t>2</w:t>
      </w:r>
      <w:r>
        <w:t xml:space="preserve"> post-waterlogging </w:t>
      </w:r>
      <w:r>
        <w:fldChar w:fldCharType="begin" w:fldLock="1"/>
      </w:r>
      <w:r>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fldChar w:fldCharType="separate"/>
      </w:r>
      <w:r w:rsidRPr="00ED4945">
        <w:rPr>
          <w:noProof/>
        </w:rPr>
        <w:t xml:space="preserve">(Reich </w:t>
      </w:r>
      <w:r w:rsidRPr="00ED4945">
        <w:rPr>
          <w:i/>
          <w:noProof/>
        </w:rPr>
        <w:t>et al.</w:t>
      </w:r>
      <w:r w:rsidRPr="00ED4945">
        <w:rPr>
          <w:noProof/>
        </w:rPr>
        <w:t xml:space="preserve"> 2006)</w:t>
      </w:r>
      <w:r>
        <w:fldChar w:fldCharType="end"/>
      </w:r>
      <w:r>
        <w:t xml:space="preserve">. </w:t>
      </w:r>
    </w:p>
    <w:p w:rsidR="00B77E96" w:rsidRDefault="00B77E96" w:rsidP="00B77E96">
      <w:pPr>
        <w:spacing w:line="360" w:lineRule="auto"/>
        <w:jc w:val="both"/>
      </w:pPr>
    </w:p>
    <w:p w:rsidR="00B77E96" w:rsidRDefault="00B77E96" w:rsidP="00B77E96">
      <w:pPr>
        <w:spacing w:line="360" w:lineRule="auto"/>
        <w:jc w:val="both"/>
      </w:pPr>
      <w:r>
        <w:t>CONCLUSIONS</w:t>
      </w:r>
    </w:p>
    <w:p w:rsidR="00B77E96" w:rsidRDefault="00B77E96" w:rsidP="00B77E96">
      <w:pPr>
        <w:spacing w:line="360" w:lineRule="auto"/>
        <w:jc w:val="both"/>
      </w:pPr>
      <w:r>
        <w:t>Waterlogging and atmospheric CO</w:t>
      </w:r>
      <w:r w:rsidRPr="0065273B">
        <w:rPr>
          <w:vertAlign w:val="subscript"/>
        </w:rPr>
        <w:t>2</w:t>
      </w:r>
      <w:r>
        <w:t xml:space="preserve"> concentration alone have significant consequences for physiological processes, growth and functional characteristics of tree seedlings. The relative importance of these environmental factors vary according to species, as do the specific effects of each on plants. This study adds to the small body of literature describing the interactive effects of waterlogging and CO</w:t>
      </w:r>
      <w:r w:rsidRPr="0065273B">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7A481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lt;i&gt;et al.&lt;/i&gt;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B77E96">
        <w:rPr>
          <w:noProof/>
        </w:rPr>
        <w:t xml:space="preserve">(Megonigal </w:t>
      </w:r>
      <w:r w:rsidRPr="00B77E96">
        <w:rPr>
          <w:i/>
          <w:noProof/>
        </w:rPr>
        <w:t>et al.</w:t>
      </w:r>
      <w:r w:rsidRPr="00B77E96">
        <w:rPr>
          <w:noProof/>
        </w:rPr>
        <w:t xml:space="preserve"> 2005)</w:t>
      </w:r>
      <w:r>
        <w:fldChar w:fldCharType="end"/>
      </w:r>
      <w:r>
        <w:t xml:space="preserve">. </w:t>
      </w:r>
      <w:r w:rsidR="008C5946">
        <w:t>Blunting of eCO</w:t>
      </w:r>
      <w:r w:rsidR="008C5946" w:rsidRPr="0065273B">
        <w:rPr>
          <w:vertAlign w:val="subscript"/>
        </w:rPr>
        <w:t>2</w:t>
      </w:r>
      <w:r w:rsidR="008C5946">
        <w:t xml:space="preserve"> biomass stimulation in seedlings by waterlogging has the potential to alter demographics and structural dynamics in many Australian riparian communities, where </w:t>
      </w:r>
      <w:r w:rsidR="008C5946" w:rsidRPr="009D35D8">
        <w:rPr>
          <w:i/>
        </w:rPr>
        <w:t xml:space="preserve">C. </w:t>
      </w:r>
      <w:proofErr w:type="spellStart"/>
      <w:r w:rsidR="008C5946" w:rsidRPr="009D35D8">
        <w:rPr>
          <w:i/>
        </w:rPr>
        <w:t>cunninghamiana</w:t>
      </w:r>
      <w:proofErr w:type="spellEnd"/>
      <w:r w:rsidR="008C5946">
        <w:t xml:space="preserve"> is a keystone species </w:t>
      </w:r>
      <w:r w:rsidR="008C5946">
        <w:fldChar w:fldCharType="begin" w:fldLock="1"/>
      </w:r>
      <w:r w:rsidR="008C5946">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8C5946">
        <w:fldChar w:fldCharType="separate"/>
      </w:r>
      <w:r w:rsidR="008C5946" w:rsidRPr="00DE0F23">
        <w:rPr>
          <w:noProof/>
        </w:rPr>
        <w:t>(Woolfrey &amp; Ladd 2001)</w:t>
      </w:r>
      <w:r w:rsidR="008C5946">
        <w:fldChar w:fldCharType="end"/>
      </w:r>
      <w:r w:rsidR="008C5946">
        <w:t>.</w:t>
      </w:r>
      <w:bookmarkStart w:id="0" w:name="_GoBack"/>
      <w:bookmarkEnd w:id="0"/>
    </w:p>
    <w:p w:rsidR="00B77E96" w:rsidRDefault="00B77E96" w:rsidP="00B77E96">
      <w:pPr>
        <w:spacing w:line="360" w:lineRule="auto"/>
        <w:jc w:val="both"/>
      </w:pPr>
    </w:p>
    <w:p w:rsidR="00B77E96" w:rsidRDefault="00B77E96" w:rsidP="00B77E96">
      <w:pPr>
        <w:spacing w:line="360" w:lineRule="auto"/>
        <w:jc w:val="both"/>
      </w:pPr>
      <w:r>
        <w:t>ACKNOWLEDGEMENTS</w:t>
      </w:r>
    </w:p>
    <w:p w:rsidR="00B77E96" w:rsidRDefault="00B77E96" w:rsidP="00B77E96">
      <w:pPr>
        <w:spacing w:line="360" w:lineRule="auto"/>
        <w:jc w:val="both"/>
      </w:pPr>
      <w:r>
        <w:t xml:space="preserve">We would like to acknowledge Urvashi </w:t>
      </w:r>
      <w:proofErr w:type="spellStart"/>
      <w:r>
        <w:t>Lallu</w:t>
      </w:r>
      <w:proofErr w:type="spellEnd"/>
      <w:r>
        <w:t xml:space="preserve"> and Claire Laws for their help in the glasshouses. </w:t>
      </w:r>
      <w:r w:rsidRPr="00D94A21">
        <w:t xml:space="preserve">This research was supported by </w:t>
      </w:r>
      <w:r w:rsidRPr="00BA41DB">
        <w:t xml:space="preserve">Macquarie University </w:t>
      </w:r>
      <w:r>
        <w:t>and an Australian Postgraduate Award scholarship to JL.</w:t>
      </w: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p>
    <w:p w:rsidR="00B77E96" w:rsidRDefault="00B77E96" w:rsidP="00B77E96">
      <w:pPr>
        <w:spacing w:line="360" w:lineRule="auto"/>
      </w:pPr>
      <w:r>
        <w:lastRenderedPageBreak/>
        <w:t>REFERENCES</w:t>
      </w:r>
    </w:p>
    <w:p w:rsidR="007A4816" w:rsidRPr="007A4816" w:rsidRDefault="00B77E96">
      <w:pPr>
        <w:pStyle w:val="NormalWeb"/>
        <w:ind w:left="480" w:hanging="480"/>
        <w:divId w:val="109126625"/>
        <w:rPr>
          <w:rFonts w:ascii="Calibri" w:hAnsi="Calibri"/>
          <w:noProof/>
          <w:sz w:val="22"/>
        </w:rPr>
      </w:pPr>
      <w:r>
        <w:fldChar w:fldCharType="begin" w:fldLock="1"/>
      </w:r>
      <w:r>
        <w:instrText xml:space="preserve">ADDIN Mendeley Bibliography CSL_BIBLIOGRAPHY </w:instrText>
      </w:r>
      <w:r>
        <w:fldChar w:fldCharType="separate"/>
      </w:r>
      <w:r w:rsidR="007A4816" w:rsidRPr="007A4816">
        <w:rPr>
          <w:rFonts w:ascii="Calibri" w:hAnsi="Calibri"/>
          <w:noProof/>
          <w:sz w:val="22"/>
        </w:rPr>
        <w:t xml:space="preserve">Ainsworth, E. a. &amp; Rogers, A. (2007) The response of photosynthesis and stomatal conductance to rising [CO 2]: Mechanisms and environmental interactions. </w:t>
      </w:r>
      <w:r w:rsidR="007A4816" w:rsidRPr="007A4816">
        <w:rPr>
          <w:rFonts w:ascii="Calibri" w:hAnsi="Calibri"/>
          <w:i/>
          <w:iCs/>
          <w:noProof/>
          <w:sz w:val="22"/>
        </w:rPr>
        <w:t>Plant, Cell and Environment</w:t>
      </w:r>
      <w:r w:rsidR="007A4816" w:rsidRPr="007A4816">
        <w:rPr>
          <w:rFonts w:ascii="Calibri" w:hAnsi="Calibri"/>
          <w:noProof/>
          <w:sz w:val="22"/>
        </w:rPr>
        <w:t xml:space="preserve">, </w:t>
      </w:r>
      <w:r w:rsidR="007A4816" w:rsidRPr="007A4816">
        <w:rPr>
          <w:rFonts w:ascii="Calibri" w:hAnsi="Calibri"/>
          <w:b/>
          <w:bCs/>
          <w:noProof/>
          <w:sz w:val="22"/>
        </w:rPr>
        <w:t>30</w:t>
      </w:r>
      <w:r w:rsidR="007A4816" w:rsidRPr="007A4816">
        <w:rPr>
          <w:rFonts w:ascii="Calibri" w:hAnsi="Calibri"/>
          <w:noProof/>
          <w:sz w:val="22"/>
        </w:rPr>
        <w:t>, 258–270.</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Arenque, B.C., Grandis, A., Pocius, O., de Souza, A.P. &amp; Buckeridge, M.S. (2014) Responses of Senna reticulata, a legume tree from the Amazonian floodplains, to elevated atmospheric CO2 concentration and waterlogging. </w:t>
      </w:r>
      <w:r w:rsidRPr="007A4816">
        <w:rPr>
          <w:rFonts w:ascii="Calibri" w:hAnsi="Calibri"/>
          <w:i/>
          <w:iCs/>
          <w:noProof/>
          <w:sz w:val="22"/>
        </w:rPr>
        <w:t>Trees</w:t>
      </w:r>
      <w:r w:rsidRPr="007A4816">
        <w:rPr>
          <w:rFonts w:ascii="Calibri" w:hAnsi="Calibri"/>
          <w:noProof/>
          <w:sz w:val="22"/>
        </w:rPr>
        <w:t xml:space="preserve">, </w:t>
      </w:r>
      <w:r w:rsidRPr="007A4816">
        <w:rPr>
          <w:rFonts w:ascii="Calibri" w:hAnsi="Calibri"/>
          <w:b/>
          <w:bCs/>
          <w:noProof/>
          <w:sz w:val="22"/>
        </w:rPr>
        <w:t>28</w:t>
      </w:r>
      <w:r w:rsidRPr="007A4816">
        <w:rPr>
          <w:rFonts w:ascii="Calibri" w:hAnsi="Calibri"/>
          <w:noProof/>
          <w:sz w:val="22"/>
        </w:rPr>
        <w:t>, 1021–1034.</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der, M.K.F., Siegwolf, R. &amp; Körner, C. (2010) Sustained enhancement of photosynthesis in mature deciduous forest trees after 8 years of free air CO2 enrichment. </w:t>
      </w:r>
      <w:r w:rsidRPr="007A4816">
        <w:rPr>
          <w:rFonts w:ascii="Calibri" w:hAnsi="Calibri"/>
          <w:i/>
          <w:iCs/>
          <w:noProof/>
          <w:sz w:val="22"/>
        </w:rPr>
        <w:t>Planta</w:t>
      </w:r>
      <w:r w:rsidRPr="007A4816">
        <w:rPr>
          <w:rFonts w:ascii="Calibri" w:hAnsi="Calibri"/>
          <w:noProof/>
          <w:sz w:val="22"/>
        </w:rPr>
        <w:t xml:space="preserve">, </w:t>
      </w:r>
      <w:r w:rsidRPr="007A4816">
        <w:rPr>
          <w:rFonts w:ascii="Calibri" w:hAnsi="Calibri"/>
          <w:b/>
          <w:bCs/>
          <w:noProof/>
          <w:sz w:val="22"/>
        </w:rPr>
        <w:t>232</w:t>
      </w:r>
      <w:r w:rsidRPr="007A4816">
        <w:rPr>
          <w:rFonts w:ascii="Calibri" w:hAnsi="Calibri"/>
          <w:noProof/>
          <w:sz w:val="22"/>
        </w:rPr>
        <w:t>, 1115–112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iley-Serres, J. &amp; Voesenek, L. a C.J. (2008) Flooding stress: acclimations and genetic diversity. </w:t>
      </w:r>
      <w:r w:rsidRPr="007A4816">
        <w:rPr>
          <w:rFonts w:ascii="Calibri" w:hAnsi="Calibri"/>
          <w:i/>
          <w:iCs/>
          <w:noProof/>
          <w:sz w:val="22"/>
        </w:rPr>
        <w:t>Annual review of plant biology</w:t>
      </w:r>
      <w:r w:rsidRPr="007A4816">
        <w:rPr>
          <w:rFonts w:ascii="Calibri" w:hAnsi="Calibri"/>
          <w:noProof/>
          <w:sz w:val="22"/>
        </w:rPr>
        <w:t xml:space="preserve">, </w:t>
      </w:r>
      <w:r w:rsidRPr="007A4816">
        <w:rPr>
          <w:rFonts w:ascii="Calibri" w:hAnsi="Calibri"/>
          <w:b/>
          <w:bCs/>
          <w:noProof/>
          <w:sz w:val="22"/>
        </w:rPr>
        <w:t>59</w:t>
      </w:r>
      <w:r w:rsidRPr="007A4816">
        <w:rPr>
          <w:rFonts w:ascii="Calibri" w:hAnsi="Calibri"/>
          <w:noProof/>
          <w:sz w:val="22"/>
        </w:rPr>
        <w:t>, 313–339.</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uer, G. a &amp; Berntson, G.M. (2001) Ammonium and nitrate acquisition by plants in response to elevated CO2 concentration: the roles of root physiology and architecture. </w:t>
      </w:r>
      <w:r w:rsidRPr="007A4816">
        <w:rPr>
          <w:rFonts w:ascii="Calibri" w:hAnsi="Calibri"/>
          <w:i/>
          <w:iCs/>
          <w:noProof/>
          <w:sz w:val="22"/>
        </w:rPr>
        <w:t>Tree Physiology</w:t>
      </w:r>
      <w:r w:rsidRPr="007A4816">
        <w:rPr>
          <w:rFonts w:ascii="Calibri" w:hAnsi="Calibri"/>
          <w:noProof/>
          <w:sz w:val="22"/>
        </w:rPr>
        <w:t xml:space="preserve">, </w:t>
      </w:r>
      <w:r w:rsidRPr="007A4816">
        <w:rPr>
          <w:rFonts w:ascii="Calibri" w:hAnsi="Calibri"/>
          <w:b/>
          <w:bCs/>
          <w:noProof/>
          <w:sz w:val="22"/>
        </w:rPr>
        <w:t>21</w:t>
      </w:r>
      <w:r w:rsidRPr="007A4816">
        <w:rPr>
          <w:rFonts w:ascii="Calibri" w:hAnsi="Calibri"/>
          <w:noProof/>
          <w:sz w:val="22"/>
        </w:rPr>
        <w:t>, 137–144.</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374</w:t>
      </w:r>
      <w:r w:rsidRPr="007A4816">
        <w:rPr>
          <w:rFonts w:ascii="Calibri" w:hAnsi="Calibri"/>
          <w:noProof/>
          <w:sz w:val="22"/>
        </w:rPr>
        <w:t>, 299–31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lom, C.W.P.M. &amp; Voesenek, L.A.C.J. (1996) Flooding: the survival strategies of plants. </w:t>
      </w:r>
      <w:r w:rsidRPr="007A4816">
        <w:rPr>
          <w:rFonts w:ascii="Calibri" w:hAnsi="Calibri"/>
          <w:i/>
          <w:iCs/>
          <w:noProof/>
          <w:sz w:val="22"/>
        </w:rPr>
        <w:t>Trends in Ecology &amp; Evolution</w:t>
      </w:r>
      <w:r w:rsidRPr="007A4816">
        <w:rPr>
          <w:rFonts w:ascii="Calibri" w:hAnsi="Calibri"/>
          <w:noProof/>
          <w:sz w:val="22"/>
        </w:rPr>
        <w:t xml:space="preserve">, </w:t>
      </w:r>
      <w:r w:rsidRPr="007A4816">
        <w:rPr>
          <w:rFonts w:ascii="Calibri" w:hAnsi="Calibri"/>
          <w:b/>
          <w:bCs/>
          <w:noProof/>
          <w:sz w:val="22"/>
        </w:rPr>
        <w:t>11</w:t>
      </w:r>
      <w:r w:rsidRPr="007A4816">
        <w:rPr>
          <w:rFonts w:ascii="Calibri" w:hAnsi="Calibri"/>
          <w:noProof/>
          <w:sz w:val="22"/>
        </w:rPr>
        <w:t>, 290–29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olmer, T.D. &amp; Voesenek, L.A.C.J. (2009) Flooding tolerance: suites of plant traits in variable environments.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36</w:t>
      </w:r>
      <w:r w:rsidRPr="007A4816">
        <w:rPr>
          <w:rFonts w:ascii="Calibri" w:hAnsi="Calibri"/>
          <w:noProof/>
          <w:sz w:val="22"/>
        </w:rPr>
        <w:t>, 665–68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7A4816">
        <w:rPr>
          <w:rFonts w:ascii="Calibri" w:hAnsi="Calibri"/>
          <w:i/>
          <w:iCs/>
          <w:noProof/>
          <w:sz w:val="22"/>
        </w:rPr>
        <w:t>Earth Surface Processes and Landforms</w:t>
      </w:r>
      <w:r w:rsidRPr="007A4816">
        <w:rPr>
          <w:rFonts w:ascii="Calibri" w:hAnsi="Calibri"/>
          <w:noProof/>
          <w:sz w:val="22"/>
        </w:rPr>
        <w:t xml:space="preserve">, </w:t>
      </w:r>
      <w:r w:rsidRPr="007A4816">
        <w:rPr>
          <w:rFonts w:ascii="Calibri" w:hAnsi="Calibri"/>
          <w:b/>
          <w:bCs/>
          <w:noProof/>
          <w:sz w:val="22"/>
        </w:rPr>
        <w:t>1810</w:t>
      </w:r>
      <w:r w:rsidRPr="007A4816">
        <w:rPr>
          <w:rFonts w:ascii="Calibri" w:hAnsi="Calibri"/>
          <w:noProof/>
          <w:sz w:val="22"/>
        </w:rPr>
        <w:t>, 1790–1810.</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urtis, P.S. (1996) A meta-analysis of leaf gas exchange and nitrogen in trees grown under elevated carbon dioxide. </w:t>
      </w:r>
      <w:r w:rsidRPr="007A4816">
        <w:rPr>
          <w:rFonts w:ascii="Calibri" w:hAnsi="Calibri"/>
          <w:i/>
          <w:iCs/>
          <w:noProof/>
          <w:sz w:val="22"/>
        </w:rPr>
        <w:t>Plant, Cell and Environment</w:t>
      </w:r>
      <w:r w:rsidRPr="007A4816">
        <w:rPr>
          <w:rFonts w:ascii="Calibri" w:hAnsi="Calibri"/>
          <w:noProof/>
          <w:sz w:val="22"/>
        </w:rPr>
        <w:t xml:space="preserve">, </w:t>
      </w:r>
      <w:r w:rsidRPr="007A4816">
        <w:rPr>
          <w:rFonts w:ascii="Calibri" w:hAnsi="Calibri"/>
          <w:b/>
          <w:bCs/>
          <w:noProof/>
          <w:sz w:val="22"/>
        </w:rPr>
        <w:t>19</w:t>
      </w:r>
      <w:r w:rsidRPr="007A4816">
        <w:rPr>
          <w:rFonts w:ascii="Calibri" w:hAnsi="Calibri"/>
          <w:noProof/>
          <w:sz w:val="22"/>
        </w:rPr>
        <w:t>, 127–137.</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118</w:t>
      </w:r>
      <w:r w:rsidRPr="007A4816">
        <w:rPr>
          <w:rFonts w:ascii="Calibri" w:hAnsi="Calibri"/>
          <w:noProof/>
          <w:sz w:val="22"/>
        </w:rPr>
        <w:t>, 1–1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Drew, M.C. (1997) OXYGEN DEFICIENCY AND ROOT METABOLISM: Injury and Acclimation Under Hypoxia and Anoxia. </w:t>
      </w:r>
      <w:r w:rsidRPr="007A4816">
        <w:rPr>
          <w:rFonts w:ascii="Calibri" w:hAnsi="Calibri"/>
          <w:i/>
          <w:iCs/>
          <w:noProof/>
          <w:sz w:val="22"/>
        </w:rPr>
        <w:t>Annual Review of Plant Physiology and Plant Molecular Biology</w:t>
      </w:r>
      <w:r w:rsidRPr="007A4816">
        <w:rPr>
          <w:rFonts w:ascii="Calibri" w:hAnsi="Calibri"/>
          <w:noProof/>
          <w:sz w:val="22"/>
        </w:rPr>
        <w:t xml:space="preserve">, </w:t>
      </w:r>
      <w:r w:rsidRPr="007A4816">
        <w:rPr>
          <w:rFonts w:ascii="Calibri" w:hAnsi="Calibri"/>
          <w:b/>
          <w:bCs/>
          <w:noProof/>
          <w:sz w:val="22"/>
        </w:rPr>
        <w:t>48</w:t>
      </w:r>
      <w:r w:rsidRPr="007A4816">
        <w:rPr>
          <w:rFonts w:ascii="Calibri" w:hAnsi="Calibri"/>
          <w:noProof/>
          <w:sz w:val="22"/>
        </w:rPr>
        <w:t>, 223–250.</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7A4816">
        <w:rPr>
          <w:rFonts w:ascii="Calibri" w:hAnsi="Calibri"/>
          <w:i/>
          <w:iCs/>
          <w:noProof/>
          <w:sz w:val="22"/>
        </w:rPr>
        <w:t>Annals of Botany</w:t>
      </w:r>
      <w:r w:rsidRPr="007A4816">
        <w:rPr>
          <w:rFonts w:ascii="Calibri" w:hAnsi="Calibri"/>
          <w:noProof/>
          <w:sz w:val="22"/>
        </w:rPr>
        <w:t xml:space="preserve">, </w:t>
      </w:r>
      <w:r w:rsidRPr="007A4816">
        <w:rPr>
          <w:rFonts w:ascii="Calibri" w:hAnsi="Calibri"/>
          <w:b/>
          <w:bCs/>
          <w:noProof/>
          <w:sz w:val="22"/>
        </w:rPr>
        <w:t>103</w:t>
      </w:r>
      <w:r w:rsidRPr="007A4816">
        <w:rPr>
          <w:rFonts w:ascii="Calibri" w:hAnsi="Calibri"/>
          <w:noProof/>
          <w:sz w:val="22"/>
        </w:rPr>
        <w:t>, 313–32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Evans, D.E. (2004) Aerenchyma formation.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61</w:t>
      </w:r>
      <w:r w:rsidRPr="007A4816">
        <w:rPr>
          <w:rFonts w:ascii="Calibri" w:hAnsi="Calibri"/>
          <w:noProof/>
          <w:sz w:val="22"/>
        </w:rPr>
        <w:t>, 35–49.</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Gurnell, A.M., Bertoldi, W. &amp; Corenblit, D. (2012) Changing river channels: The roles of hydrological processes, plants and pioneer fluvial landforms in humid temperate, mixed load, gravel bed rivers. </w:t>
      </w:r>
      <w:r w:rsidRPr="007A4816">
        <w:rPr>
          <w:rFonts w:ascii="Calibri" w:hAnsi="Calibri"/>
          <w:i/>
          <w:iCs/>
          <w:noProof/>
          <w:sz w:val="22"/>
        </w:rPr>
        <w:t>Earth-Science Reviews</w:t>
      </w:r>
      <w:r w:rsidRPr="007A4816">
        <w:rPr>
          <w:rFonts w:ascii="Calibri" w:hAnsi="Calibri"/>
          <w:noProof/>
          <w:sz w:val="22"/>
        </w:rPr>
        <w:t xml:space="preserve">, </w:t>
      </w:r>
      <w:r w:rsidRPr="007A4816">
        <w:rPr>
          <w:rFonts w:ascii="Calibri" w:hAnsi="Calibri"/>
          <w:b/>
          <w:bCs/>
          <w:noProof/>
          <w:sz w:val="22"/>
        </w:rPr>
        <w:t>111</w:t>
      </w:r>
      <w:r w:rsidRPr="007A4816">
        <w:rPr>
          <w:rFonts w:ascii="Calibri" w:hAnsi="Calibri"/>
          <w:noProof/>
          <w:sz w:val="22"/>
        </w:rPr>
        <w:t>, 129–14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Gutschick, V.P. &amp; BassiriRad, H. (2003) Extreme events as shaping physiology, ecology, and evolution of plants: toward a unified definition and evaluation of their consequence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60</w:t>
      </w:r>
      <w:r w:rsidRPr="007A4816">
        <w:rPr>
          <w:rFonts w:ascii="Calibri" w:hAnsi="Calibri"/>
          <w:noProof/>
          <w:sz w:val="22"/>
        </w:rPr>
        <w:t>, 21–4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Holtum, J. a M. &amp; Winter, K. (2010) Elevated [CO2] and forest vegetation: More a water issue than a carbon issue?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37</w:t>
      </w:r>
      <w:r w:rsidRPr="007A4816">
        <w:rPr>
          <w:rFonts w:ascii="Calibri" w:hAnsi="Calibri"/>
          <w:noProof/>
          <w:sz w:val="22"/>
        </w:rPr>
        <w:t>, 694–70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Iversen, C.M., Ledford, J. &amp; Norby, R.J. (2008) CO2 enrichment increases carbon and nitrogen input from fine roots in a deciduous forest.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79</w:t>
      </w:r>
      <w:r w:rsidRPr="007A4816">
        <w:rPr>
          <w:rFonts w:ascii="Calibri" w:hAnsi="Calibri"/>
          <w:noProof/>
          <w:sz w:val="22"/>
        </w:rPr>
        <w:t>, 837–847.</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eenan, T.F., Hollinger, D.Y., Bohrer, G., Dragoni, D., Munger, J.W., Schmid, H.P. &amp; Richardson, A.D. (2013) Increase in forest water-use efficiency as atmospheric carbon dioxide concentrations rise.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99</w:t>
      </w:r>
      <w:r w:rsidRPr="007A4816">
        <w:rPr>
          <w:rFonts w:ascii="Calibri" w:hAnsi="Calibri"/>
          <w:noProof/>
          <w:sz w:val="22"/>
        </w:rPr>
        <w:t>, 324–7.</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7A4816">
        <w:rPr>
          <w:rFonts w:ascii="Calibri" w:hAnsi="Calibri"/>
          <w:i/>
          <w:iCs/>
          <w:noProof/>
          <w:sz w:val="22"/>
        </w:rPr>
        <w:t>Tree physiology</w:t>
      </w:r>
      <w:r w:rsidRPr="007A4816">
        <w:rPr>
          <w:rFonts w:ascii="Calibri" w:hAnsi="Calibri"/>
          <w:noProof/>
          <w:sz w:val="22"/>
        </w:rPr>
        <w:t xml:space="preserve">, </w:t>
      </w:r>
      <w:r w:rsidRPr="007A4816">
        <w:rPr>
          <w:rFonts w:ascii="Calibri" w:hAnsi="Calibri"/>
          <w:b/>
          <w:bCs/>
          <w:noProof/>
          <w:sz w:val="22"/>
        </w:rPr>
        <w:t>26</w:t>
      </w:r>
      <w:r w:rsidRPr="007A4816">
        <w:rPr>
          <w:rFonts w:ascii="Calibri" w:hAnsi="Calibri"/>
          <w:noProof/>
          <w:sz w:val="22"/>
        </w:rPr>
        <w:t>, 1413–142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örner, C. (2006) Plant CO2 responses: An issue of definition, time and resource supply.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72</w:t>
      </w:r>
      <w:r w:rsidRPr="007A4816">
        <w:rPr>
          <w:rFonts w:ascii="Calibri" w:hAnsi="Calibri"/>
          <w:noProof/>
          <w:sz w:val="22"/>
        </w:rPr>
        <w:t>, 393–41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ozlowski, T.T. (1984) Responses of woody plants to flooding. </w:t>
      </w:r>
      <w:r w:rsidRPr="007A4816">
        <w:rPr>
          <w:rFonts w:ascii="Calibri" w:hAnsi="Calibri"/>
          <w:i/>
          <w:iCs/>
          <w:noProof/>
          <w:sz w:val="22"/>
        </w:rPr>
        <w:t>Flooding and Plant Growth</w:t>
      </w:r>
      <w:r w:rsidRPr="007A4816">
        <w:rPr>
          <w:rFonts w:ascii="Calibri" w:hAnsi="Calibri"/>
          <w:noProof/>
          <w:sz w:val="22"/>
        </w:rPr>
        <w:t xml:space="preserve"> (ed T. Kozlowski), pp. 129–163. Academic Press, San Diego.</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Lipson, D. a., Kuske, C.R., Gallegos-Graves, L.V. &amp; Oechel, W.C. (2014) Elevated atmospheric CO2 stimulates soil fungal diversity through increased fine root production in a semiarid shrubland ecosystem. </w:t>
      </w:r>
      <w:r w:rsidRPr="007A4816">
        <w:rPr>
          <w:rFonts w:ascii="Calibri" w:hAnsi="Calibri"/>
          <w:i/>
          <w:iCs/>
          <w:noProof/>
          <w:sz w:val="22"/>
        </w:rPr>
        <w:t>Global Change Biology</w:t>
      </w:r>
      <w:r w:rsidRPr="007A4816">
        <w:rPr>
          <w:rFonts w:ascii="Calibri" w:hAnsi="Calibri"/>
          <w:noProof/>
          <w:sz w:val="22"/>
        </w:rPr>
        <w:t xml:space="preserve">, </w:t>
      </w:r>
      <w:r w:rsidRPr="007A4816">
        <w:rPr>
          <w:rFonts w:ascii="Calibri" w:hAnsi="Calibri"/>
          <w:b/>
          <w:bCs/>
          <w:noProof/>
          <w:sz w:val="22"/>
        </w:rPr>
        <w:t>20</w:t>
      </w:r>
      <w:r w:rsidRPr="007A4816">
        <w:rPr>
          <w:rFonts w:ascii="Calibri" w:hAnsi="Calibri"/>
          <w:noProof/>
          <w:sz w:val="22"/>
        </w:rPr>
        <w:t>, 2555–256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nea, A. &amp; Leishman, M.R. (2014) Competitive interactions between established grasses and woody plant seedlings under elevated CO2 levels are mediated by soil water availability.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77</w:t>
      </w:r>
      <w:r w:rsidRPr="007A4816">
        <w:rPr>
          <w:rFonts w:ascii="Calibri" w:hAnsi="Calibri"/>
          <w:noProof/>
          <w:sz w:val="22"/>
        </w:rPr>
        <w:t>, 499–506.</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rcar, N.E. (1993) Waterlogging Modifies Growth, Water Use and Ion Concentrations in Seedlings of Salt-treated Eucalyptus camaldulensis, E. tereticornis, E. robusta and E. globulus. </w:t>
      </w:r>
      <w:r w:rsidRPr="007A4816">
        <w:rPr>
          <w:rFonts w:ascii="Calibri" w:hAnsi="Calibri"/>
          <w:i/>
          <w:iCs/>
          <w:noProof/>
          <w:sz w:val="22"/>
        </w:rPr>
        <w:t>Australian Journal of Plant Physiology</w:t>
      </w:r>
      <w:r w:rsidRPr="007A4816">
        <w:rPr>
          <w:rFonts w:ascii="Calibri" w:hAnsi="Calibri"/>
          <w:noProof/>
          <w:sz w:val="22"/>
        </w:rPr>
        <w:t xml:space="preserve">, </w:t>
      </w:r>
      <w:r w:rsidRPr="007A4816">
        <w:rPr>
          <w:rFonts w:ascii="Calibri" w:hAnsi="Calibri"/>
          <w:b/>
          <w:bCs/>
          <w:noProof/>
          <w:sz w:val="22"/>
        </w:rPr>
        <w:t>20</w:t>
      </w:r>
      <w:r w:rsidRPr="007A4816">
        <w:rPr>
          <w:rFonts w:ascii="Calibri" w:hAnsi="Calibri"/>
          <w:noProof/>
          <w:sz w:val="22"/>
        </w:rPr>
        <w:t>, 1–1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tamala, R. &amp; Schlesinger, W.H. (2000) Effects of elevated atmospheric CO2 on fine root production and activity in an intact temperate forest ecosystem. </w:t>
      </w:r>
      <w:r w:rsidRPr="007A4816">
        <w:rPr>
          <w:rFonts w:ascii="Calibri" w:hAnsi="Calibri"/>
          <w:i/>
          <w:iCs/>
          <w:noProof/>
          <w:sz w:val="22"/>
        </w:rPr>
        <w:t>Global Change Biology</w:t>
      </w:r>
      <w:r w:rsidRPr="007A4816">
        <w:rPr>
          <w:rFonts w:ascii="Calibri" w:hAnsi="Calibri"/>
          <w:noProof/>
          <w:sz w:val="22"/>
        </w:rPr>
        <w:t xml:space="preserve">, </w:t>
      </w:r>
      <w:r w:rsidRPr="007A4816">
        <w:rPr>
          <w:rFonts w:ascii="Calibri" w:hAnsi="Calibri"/>
          <w:b/>
          <w:bCs/>
          <w:noProof/>
          <w:sz w:val="22"/>
        </w:rPr>
        <w:t>6</w:t>
      </w:r>
      <w:r w:rsidRPr="007A4816">
        <w:rPr>
          <w:rFonts w:ascii="Calibri" w:hAnsi="Calibri"/>
          <w:noProof/>
          <w:sz w:val="22"/>
        </w:rPr>
        <w:t>, 967–979.</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egonigal, J., Vann, C. &amp; Wolf, A. (2005) Flooding constraints on tree (Taxodium distichum) and herb growth responses to elevated CO2. </w:t>
      </w:r>
      <w:r w:rsidRPr="007A4816">
        <w:rPr>
          <w:rFonts w:ascii="Calibri" w:hAnsi="Calibri"/>
          <w:i/>
          <w:iCs/>
          <w:noProof/>
          <w:sz w:val="22"/>
        </w:rPr>
        <w:t>Wetlands</w:t>
      </w:r>
      <w:r w:rsidRPr="007A4816">
        <w:rPr>
          <w:rFonts w:ascii="Calibri" w:hAnsi="Calibri"/>
          <w:noProof/>
          <w:sz w:val="22"/>
        </w:rPr>
        <w:t xml:space="preserve">, </w:t>
      </w:r>
      <w:r w:rsidRPr="007A4816">
        <w:rPr>
          <w:rFonts w:ascii="Calibri" w:hAnsi="Calibri"/>
          <w:b/>
          <w:bCs/>
          <w:noProof/>
          <w:sz w:val="22"/>
        </w:rPr>
        <w:t>25</w:t>
      </w:r>
      <w:r w:rsidRPr="007A4816">
        <w:rPr>
          <w:rFonts w:ascii="Calibri" w:hAnsi="Calibri"/>
          <w:noProof/>
          <w:sz w:val="22"/>
        </w:rPr>
        <w:t>, 430–438.</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Naiman, R., Decamps, H. &amp; Pollock, M. (1993) The role of riparian corridors in maintaining regional biodiversity. </w:t>
      </w:r>
      <w:r w:rsidRPr="007A4816">
        <w:rPr>
          <w:rFonts w:ascii="Calibri" w:hAnsi="Calibri"/>
          <w:i/>
          <w:iCs/>
          <w:noProof/>
          <w:sz w:val="22"/>
        </w:rPr>
        <w:t>Ecological Applications</w:t>
      </w:r>
      <w:r w:rsidRPr="007A4816">
        <w:rPr>
          <w:rFonts w:ascii="Calibri" w:hAnsi="Calibri"/>
          <w:noProof/>
          <w:sz w:val="22"/>
        </w:rPr>
        <w:t xml:space="preserve">, </w:t>
      </w:r>
      <w:r w:rsidRPr="007A4816">
        <w:rPr>
          <w:rFonts w:ascii="Calibri" w:hAnsi="Calibri"/>
          <w:b/>
          <w:bCs/>
          <w:noProof/>
          <w:sz w:val="22"/>
        </w:rPr>
        <w:t>3</w:t>
      </w:r>
      <w:r w:rsidRPr="007A4816">
        <w:rPr>
          <w:rFonts w:ascii="Calibri" w:hAnsi="Calibri"/>
          <w:noProof/>
          <w:sz w:val="22"/>
        </w:rPr>
        <w:t>, 209–21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Nie, M., Lu, M., Bell, J., Raut, S. &amp; Pendall, E. (2013) Altered root traits due to elevated CO2: A meta-analysis. </w:t>
      </w:r>
      <w:r w:rsidRPr="007A4816">
        <w:rPr>
          <w:rFonts w:ascii="Calibri" w:hAnsi="Calibri"/>
          <w:i/>
          <w:iCs/>
          <w:noProof/>
          <w:sz w:val="22"/>
        </w:rPr>
        <w:t>Global Ecology and Biogeography</w:t>
      </w:r>
      <w:r w:rsidRPr="007A4816">
        <w:rPr>
          <w:rFonts w:ascii="Calibri" w:hAnsi="Calibri"/>
          <w:noProof/>
          <w:sz w:val="22"/>
        </w:rPr>
        <w:t xml:space="preserve">, </w:t>
      </w:r>
      <w:r w:rsidRPr="007A4816">
        <w:rPr>
          <w:rFonts w:ascii="Calibri" w:hAnsi="Calibri"/>
          <w:b/>
          <w:bCs/>
          <w:noProof/>
          <w:sz w:val="22"/>
        </w:rPr>
        <w:t>22</w:t>
      </w:r>
      <w:r w:rsidRPr="007A4816">
        <w:rPr>
          <w:rFonts w:ascii="Calibri" w:hAnsi="Calibri"/>
          <w:noProof/>
          <w:sz w:val="22"/>
        </w:rPr>
        <w:t>, 1095–110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Piedade, M.T.F., Ferreira, C.S., Wittmann, A.D.O., Buckeridge, M. &amp; Parolin, P. (2010) Amazonian Floodplain Forests - Springer. (ed W. Junk),.</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oorter, L. (2007) Are species adapted to their regeneration niche, adult niche, or both? </w:t>
      </w:r>
      <w:r w:rsidRPr="007A4816">
        <w:rPr>
          <w:rFonts w:ascii="Calibri" w:hAnsi="Calibri"/>
          <w:i/>
          <w:iCs/>
          <w:noProof/>
          <w:sz w:val="22"/>
        </w:rPr>
        <w:t>The American Naturalist</w:t>
      </w:r>
      <w:r w:rsidRPr="007A4816">
        <w:rPr>
          <w:rFonts w:ascii="Calibri" w:hAnsi="Calibri"/>
          <w:noProof/>
          <w:sz w:val="22"/>
        </w:rPr>
        <w:t xml:space="preserve">, </w:t>
      </w:r>
      <w:r w:rsidRPr="007A4816">
        <w:rPr>
          <w:rFonts w:ascii="Calibri" w:hAnsi="Calibri"/>
          <w:b/>
          <w:bCs/>
          <w:noProof/>
          <w:sz w:val="22"/>
        </w:rPr>
        <w:t>169</w:t>
      </w:r>
      <w:r w:rsidRPr="007A4816">
        <w:rPr>
          <w:rFonts w:ascii="Calibri" w:hAnsi="Calibri"/>
          <w:noProof/>
          <w:sz w:val="22"/>
        </w:rPr>
        <w:t>, 433–44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oorter, H. &amp; Navas, M.L. (2003) Plant growth and competition at elevated CO2: on winners, losers and functional group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57</w:t>
      </w:r>
      <w:r w:rsidRPr="007A4816">
        <w:rPr>
          <w:rFonts w:ascii="Calibri" w:hAnsi="Calibri"/>
          <w:noProof/>
          <w:sz w:val="22"/>
        </w:rPr>
        <w:t>, 175–198.</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egitzer, K.S., Zak, D.R., Curtis, P.S., Kubiske, M.E., Teeri, J. a &amp; Vogel, C.S. (1995) Atmospheric CO2, soil-nitrogen and Turnover of fine root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29</w:t>
      </w:r>
      <w:r w:rsidRPr="007A4816">
        <w:rPr>
          <w:rFonts w:ascii="Calibri" w:hAnsi="Calibri"/>
          <w:noProof/>
          <w:sz w:val="22"/>
        </w:rPr>
        <w:t>, 579–58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egitzer, K., Zak, D., Maziasz, J., DeForest, J., Curtis, P. &amp; Lussenhop, J. (2000) Interactive effects of atmospheric CO2 and soil-N availability on fine roots of populus tremuloides. </w:t>
      </w:r>
      <w:r w:rsidRPr="007A4816">
        <w:rPr>
          <w:rFonts w:ascii="Calibri" w:hAnsi="Calibri"/>
          <w:i/>
          <w:iCs/>
          <w:noProof/>
          <w:sz w:val="22"/>
        </w:rPr>
        <w:t>Ecological Applications</w:t>
      </w:r>
      <w:r w:rsidRPr="007A4816">
        <w:rPr>
          <w:rFonts w:ascii="Calibri" w:hAnsi="Calibri"/>
          <w:noProof/>
          <w:sz w:val="22"/>
        </w:rPr>
        <w:t xml:space="preserve">, </w:t>
      </w:r>
      <w:r w:rsidRPr="007A4816">
        <w:rPr>
          <w:rFonts w:ascii="Calibri" w:hAnsi="Calibri"/>
          <w:b/>
          <w:bCs/>
          <w:noProof/>
          <w:sz w:val="22"/>
        </w:rPr>
        <w:t>10</w:t>
      </w:r>
      <w:r w:rsidRPr="007A4816">
        <w:rPr>
          <w:rFonts w:ascii="Calibri" w:hAnsi="Calibri"/>
          <w:noProof/>
          <w:sz w:val="22"/>
        </w:rPr>
        <w:t>, 18–3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ior, S.A., Rogers, H.H., Runion, G.B. &amp; Hendrey, G.R. (1994) Free-air CO2 enrichment of cotton: vertical and lateral root distribution patterns.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165</w:t>
      </w:r>
      <w:r w:rsidRPr="007A4816">
        <w:rPr>
          <w:rFonts w:ascii="Calibri" w:hAnsi="Calibri"/>
          <w:noProof/>
          <w:sz w:val="22"/>
        </w:rPr>
        <w:t>, 33–44.</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R Core Team. (2013) R: A Language and Environment for Statistical Computing.</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2014) The world-wide “fast-slow” plant economics spectrum: A traits manifesto. </w:t>
      </w:r>
      <w:r w:rsidRPr="007A4816">
        <w:rPr>
          <w:rFonts w:ascii="Calibri" w:hAnsi="Calibri"/>
          <w:i/>
          <w:iCs/>
          <w:noProof/>
          <w:sz w:val="22"/>
        </w:rPr>
        <w:t>Journal of Ecology</w:t>
      </w:r>
      <w:r w:rsidRPr="007A4816">
        <w:rPr>
          <w:rFonts w:ascii="Calibri" w:hAnsi="Calibri"/>
          <w:noProof/>
          <w:sz w:val="22"/>
        </w:rPr>
        <w:t xml:space="preserve">, </w:t>
      </w:r>
      <w:r w:rsidRPr="007A4816">
        <w:rPr>
          <w:rFonts w:ascii="Calibri" w:hAnsi="Calibri"/>
          <w:b/>
          <w:bCs/>
          <w:noProof/>
          <w:sz w:val="22"/>
        </w:rPr>
        <w:t>102</w:t>
      </w:r>
      <w:r w:rsidRPr="007A4816">
        <w:rPr>
          <w:rFonts w:ascii="Calibri" w:hAnsi="Calibri"/>
          <w:noProof/>
          <w:sz w:val="22"/>
        </w:rPr>
        <w:t>, 275–30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Hobbie, S.E. &amp; Lee, T.D. (2014) Plant growth enhancement by elevated CO2 eliminated by joint water and nitrogen limitation. </w:t>
      </w:r>
      <w:r w:rsidRPr="007A4816">
        <w:rPr>
          <w:rFonts w:ascii="Calibri" w:hAnsi="Calibri"/>
          <w:i/>
          <w:iCs/>
          <w:noProof/>
          <w:sz w:val="22"/>
        </w:rPr>
        <w:t>Nature Geoscience</w:t>
      </w:r>
      <w:r w:rsidRPr="007A4816">
        <w:rPr>
          <w:rFonts w:ascii="Calibri" w:hAnsi="Calibri"/>
          <w:noProof/>
          <w:sz w:val="22"/>
        </w:rPr>
        <w:t xml:space="preserve">, </w:t>
      </w:r>
      <w:r w:rsidRPr="007A4816">
        <w:rPr>
          <w:rFonts w:ascii="Calibri" w:hAnsi="Calibri"/>
          <w:b/>
          <w:bCs/>
          <w:noProof/>
          <w:sz w:val="22"/>
        </w:rPr>
        <w:t>7</w:t>
      </w:r>
      <w:r w:rsidRPr="007A4816">
        <w:rPr>
          <w:rFonts w:ascii="Calibri" w:hAnsi="Calibri"/>
          <w:noProof/>
          <w:sz w:val="22"/>
        </w:rPr>
        <w:t>, 1–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Hobbie, S.E., Lee, T., Ellsworth, D.S., West, J.B., Tilman, D., Knops, J.M.H., Naeem, S. &amp; Trost, J. (2006) Nitrogen limitation constrains sustainability of ecosystem response to CO2.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40</w:t>
      </w:r>
      <w:r w:rsidRPr="007A4816">
        <w:rPr>
          <w:rFonts w:ascii="Calibri" w:hAnsi="Calibri"/>
          <w:noProof/>
          <w:sz w:val="22"/>
        </w:rPr>
        <w:t>, 922–92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yser, P., Gill, H.K. &amp; Byrne, C.J. (2011) Constraints of root response to waterlogging in Alisma triviale.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343</w:t>
      </w:r>
      <w:r w:rsidRPr="007A4816">
        <w:rPr>
          <w:rFonts w:ascii="Calibri" w:hAnsi="Calibri"/>
          <w:noProof/>
          <w:sz w:val="22"/>
        </w:rPr>
        <w:t>, 247–260.</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7A4816">
        <w:rPr>
          <w:rFonts w:ascii="Calibri" w:hAnsi="Calibri"/>
          <w:i/>
          <w:iCs/>
          <w:noProof/>
          <w:sz w:val="22"/>
        </w:rPr>
        <w:t>Planta</w:t>
      </w:r>
      <w:r w:rsidRPr="007A4816">
        <w:rPr>
          <w:rFonts w:ascii="Calibri" w:hAnsi="Calibri"/>
          <w:noProof/>
          <w:sz w:val="22"/>
        </w:rPr>
        <w:t xml:space="preserve">, </w:t>
      </w:r>
      <w:r w:rsidRPr="007A4816">
        <w:rPr>
          <w:rFonts w:ascii="Calibri" w:hAnsi="Calibri"/>
          <w:b/>
          <w:bCs/>
          <w:noProof/>
          <w:sz w:val="22"/>
        </w:rPr>
        <w:t>226</w:t>
      </w:r>
      <w:r w:rsidRPr="007A4816">
        <w:rPr>
          <w:rFonts w:ascii="Calibri" w:hAnsi="Calibri"/>
          <w:noProof/>
          <w:sz w:val="22"/>
        </w:rPr>
        <w:t>, 193–20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ena-Gomes, A. &amp; Kozlowski, T.T. (1980) Effects of flooding on Eucalyptus camaldulensis and Eucalyptus globulus seedlings.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46</w:t>
      </w:r>
      <w:r w:rsidRPr="007A4816">
        <w:rPr>
          <w:rFonts w:ascii="Calibri" w:hAnsi="Calibri"/>
          <w:noProof/>
          <w:sz w:val="22"/>
        </w:rPr>
        <w:t>, 139–142.</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himono, H., Konno, T., Sakai, H. &amp; Sameshima, R. (2012) Interactive Effects of Elevated Atmospheric CO2 and Waterlogging on Vegetative Growth of Soybean (Glycine max (L.) Merr.). </w:t>
      </w:r>
      <w:r w:rsidRPr="007A4816">
        <w:rPr>
          <w:rFonts w:ascii="Calibri" w:hAnsi="Calibri"/>
          <w:i/>
          <w:iCs/>
          <w:noProof/>
          <w:sz w:val="22"/>
        </w:rPr>
        <w:t>Plant Production Science</w:t>
      </w:r>
      <w:r w:rsidRPr="007A4816">
        <w:rPr>
          <w:rFonts w:ascii="Calibri" w:hAnsi="Calibri"/>
          <w:noProof/>
          <w:sz w:val="22"/>
        </w:rPr>
        <w:t xml:space="preserve">, </w:t>
      </w:r>
      <w:r w:rsidRPr="007A4816">
        <w:rPr>
          <w:rFonts w:ascii="Calibri" w:hAnsi="Calibri"/>
          <w:b/>
          <w:bCs/>
          <w:noProof/>
          <w:sz w:val="22"/>
        </w:rPr>
        <w:t>15</w:t>
      </w:r>
      <w:r w:rsidRPr="007A4816">
        <w:rPr>
          <w:rFonts w:ascii="Calibri" w:hAnsi="Calibri"/>
          <w:noProof/>
          <w:sz w:val="22"/>
        </w:rPr>
        <w:t>, 238–24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De Simone, O., Haase, K., Müller, E., Junk, W.J., Gonsior, G. &amp; Schmidt, W. (2002) Impact of root morphology on metabolism and oxygen distribution in roots and rhizosphere from two Central Amazon floodplain tree species.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29</w:t>
      </w:r>
      <w:r w:rsidRPr="007A4816">
        <w:rPr>
          <w:rFonts w:ascii="Calibri" w:hAnsi="Calibri"/>
          <w:noProof/>
          <w:sz w:val="22"/>
        </w:rPr>
        <w:t>, 1025–103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an der Sleen, P., Groenendijk, P., Vlam, M., Anten, N.P.R., Boom, A., Bongers, F., Pons, T.L., Terburg, G. &amp; Zuidema, P. a. (2014) No growth stimulation of tropical trees by 150 years of CO2 fertilization but water-use efficiency increased. </w:t>
      </w:r>
      <w:r w:rsidRPr="007A4816">
        <w:rPr>
          <w:rFonts w:ascii="Calibri" w:hAnsi="Calibri"/>
          <w:i/>
          <w:iCs/>
          <w:noProof/>
          <w:sz w:val="22"/>
        </w:rPr>
        <w:t>Nature Geoscience</w:t>
      </w:r>
      <w:r w:rsidRPr="007A4816">
        <w:rPr>
          <w:rFonts w:ascii="Calibri" w:hAnsi="Calibri"/>
          <w:noProof/>
          <w:sz w:val="22"/>
        </w:rPr>
        <w:t xml:space="preserve">, </w:t>
      </w:r>
      <w:r w:rsidRPr="007A4816">
        <w:rPr>
          <w:rFonts w:ascii="Calibri" w:hAnsi="Calibri"/>
          <w:b/>
          <w:bCs/>
          <w:noProof/>
          <w:sz w:val="22"/>
        </w:rPr>
        <w:t>8</w:t>
      </w:r>
      <w:r w:rsidRPr="007A4816">
        <w:rPr>
          <w:rFonts w:ascii="Calibri" w:hAnsi="Calibri"/>
          <w:noProof/>
          <w:sz w:val="22"/>
        </w:rPr>
        <w:t>, 24–28.</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effens, B., Steffen-Heins, A. &amp; Sauter, M. (2013) Reactive oxygen species mediate growth and death in submerged plants. </w:t>
      </w:r>
      <w:r w:rsidRPr="007A4816">
        <w:rPr>
          <w:rFonts w:ascii="Calibri" w:hAnsi="Calibri"/>
          <w:i/>
          <w:iCs/>
          <w:noProof/>
          <w:sz w:val="22"/>
        </w:rPr>
        <w:t>Frontiers in Plant Science</w:t>
      </w:r>
      <w:r w:rsidRPr="007A4816">
        <w:rPr>
          <w:rFonts w:ascii="Calibri" w:hAnsi="Calibri"/>
          <w:noProof/>
          <w:sz w:val="22"/>
        </w:rPr>
        <w:t xml:space="preserve">, </w:t>
      </w:r>
      <w:r w:rsidRPr="007A4816">
        <w:rPr>
          <w:rFonts w:ascii="Calibri" w:hAnsi="Calibri"/>
          <w:b/>
          <w:bCs/>
          <w:noProof/>
          <w:sz w:val="22"/>
        </w:rPr>
        <w:t>4</w:t>
      </w:r>
      <w:r w:rsidRPr="007A4816">
        <w:rPr>
          <w:rFonts w:ascii="Calibri" w:hAnsi="Calibri"/>
          <w:noProof/>
          <w:sz w:val="22"/>
        </w:rPr>
        <w:t>, 179.</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eudle, E. (2000) Water uptake by roots: an integration of views. </w:t>
      </w:r>
      <w:r w:rsidRPr="007A4816">
        <w:rPr>
          <w:rFonts w:ascii="Calibri" w:hAnsi="Calibri"/>
          <w:i/>
          <w:iCs/>
          <w:noProof/>
          <w:sz w:val="22"/>
        </w:rPr>
        <w:t>Plant Soil</w:t>
      </w:r>
      <w:r w:rsidRPr="007A4816">
        <w:rPr>
          <w:rFonts w:ascii="Calibri" w:hAnsi="Calibri"/>
          <w:noProof/>
          <w:sz w:val="22"/>
        </w:rPr>
        <w:t xml:space="preserve">, </w:t>
      </w:r>
      <w:r w:rsidRPr="007A4816">
        <w:rPr>
          <w:rFonts w:ascii="Calibri" w:hAnsi="Calibri"/>
          <w:b/>
          <w:bCs/>
          <w:noProof/>
          <w:sz w:val="22"/>
        </w:rPr>
        <w:t>226</w:t>
      </w:r>
      <w:r w:rsidRPr="007A4816">
        <w:rPr>
          <w:rFonts w:ascii="Calibri" w:hAnsi="Calibri"/>
          <w:noProof/>
          <w:sz w:val="22"/>
        </w:rPr>
        <w:t>, 45–56.</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ocker, T.F., Qin, D., Plattner, G.-K., Tignor, M., Allen, S.K., Boschung, J., Nauels, A., Xia, Y., Bex, V., Midgley, P.M. &amp; others. (2013) </w:t>
      </w:r>
      <w:r w:rsidRPr="007A4816">
        <w:rPr>
          <w:rFonts w:ascii="Calibri" w:hAnsi="Calibri"/>
          <w:i/>
          <w:iCs/>
          <w:noProof/>
          <w:sz w:val="22"/>
        </w:rPr>
        <w:t>Climate Change 2013. The Physical Science Basis. Working Group I Contribution to the Fifth Assessment Report of the Intergovernmental Panel on Climate Change-Abstract for Decision-Makers</w:t>
      </w:r>
      <w:r w:rsidRPr="007A4816">
        <w:rPr>
          <w:rFonts w:ascii="Calibri" w:hAnsi="Calibri"/>
          <w:noProof/>
          <w:sz w:val="22"/>
        </w:rPr>
        <w:t>.</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7A4816">
        <w:rPr>
          <w:rFonts w:ascii="Calibri" w:hAnsi="Calibri"/>
          <w:i/>
          <w:iCs/>
          <w:noProof/>
          <w:sz w:val="22"/>
        </w:rPr>
        <w:t>Plant, Cell and Environment</w:t>
      </w:r>
      <w:r w:rsidRPr="007A4816">
        <w:rPr>
          <w:rFonts w:ascii="Calibri" w:hAnsi="Calibri"/>
          <w:noProof/>
          <w:sz w:val="22"/>
        </w:rPr>
        <w:t xml:space="preserve">, </w:t>
      </w:r>
      <w:r w:rsidRPr="007A4816">
        <w:rPr>
          <w:rFonts w:ascii="Calibri" w:hAnsi="Calibri"/>
          <w:b/>
          <w:bCs/>
          <w:noProof/>
          <w:sz w:val="22"/>
        </w:rPr>
        <w:t>23</w:t>
      </w:r>
      <w:r w:rsidRPr="007A4816">
        <w:rPr>
          <w:rFonts w:ascii="Calibri" w:hAnsi="Calibri"/>
          <w:noProof/>
          <w:sz w:val="22"/>
        </w:rPr>
        <w:t>, 1237–124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oesenek, L.A.C.J. &amp; Bailey-Serres, J. (2015) Flood adaptive traits and processes: an overview.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206</w:t>
      </w:r>
      <w:r w:rsidRPr="007A4816">
        <w:rPr>
          <w:rFonts w:ascii="Calibri" w:hAnsi="Calibri"/>
          <w:noProof/>
          <w:sz w:val="22"/>
        </w:rPr>
        <w:t>, 57–7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ang, D., Heckathorn, S. a., Wang, X. &amp; Philpott, S.M. (2012) A meta-analysis of plant physiological and growth responses to temperature and elevated CO2.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69</w:t>
      </w:r>
      <w:r w:rsidRPr="007A4816">
        <w:rPr>
          <w:rFonts w:ascii="Calibri" w:hAnsi="Calibri"/>
          <w:noProof/>
          <w:sz w:val="22"/>
        </w:rPr>
        <w:t>, 1–13.</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63</w:t>
      </w:r>
      <w:r w:rsidRPr="007A4816">
        <w:rPr>
          <w:rFonts w:ascii="Calibri" w:hAnsi="Calibri"/>
          <w:noProof/>
          <w:sz w:val="22"/>
        </w:rPr>
        <w:t>, 1–11.</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oolfrey, A.R. &amp; Ladd, P.G. (2001) Habitat preference and reproductive traits of a major Australian riparian tree species (Casuarina cunninghamiana). </w:t>
      </w:r>
      <w:r w:rsidRPr="007A4816">
        <w:rPr>
          <w:rFonts w:ascii="Calibri" w:hAnsi="Calibri"/>
          <w:i/>
          <w:iCs/>
          <w:noProof/>
          <w:sz w:val="22"/>
        </w:rPr>
        <w:t>Australian Journal of Botany</w:t>
      </w:r>
      <w:r w:rsidRPr="007A4816">
        <w:rPr>
          <w:rFonts w:ascii="Calibri" w:hAnsi="Calibri"/>
          <w:noProof/>
          <w:sz w:val="22"/>
        </w:rPr>
        <w:t xml:space="preserve">, </w:t>
      </w:r>
      <w:r w:rsidRPr="007A4816">
        <w:rPr>
          <w:rFonts w:ascii="Calibri" w:hAnsi="Calibri"/>
          <w:b/>
          <w:bCs/>
          <w:noProof/>
          <w:sz w:val="22"/>
        </w:rPr>
        <w:t>49</w:t>
      </w:r>
      <w:r w:rsidRPr="007A4816">
        <w:rPr>
          <w:rFonts w:ascii="Calibri" w:hAnsi="Calibri"/>
          <w:noProof/>
          <w:sz w:val="22"/>
        </w:rPr>
        <w:t>, 705–715.</w:t>
      </w:r>
    </w:p>
    <w:p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28</w:t>
      </w:r>
      <w:r w:rsidRPr="007A4816">
        <w:rPr>
          <w:rFonts w:ascii="Calibri" w:hAnsi="Calibri"/>
          <w:noProof/>
          <w:sz w:val="22"/>
        </w:rPr>
        <w:t>, 821–827.</w:t>
      </w:r>
    </w:p>
    <w:p w:rsidR="00B77E96" w:rsidRPr="0094115E" w:rsidRDefault="00B77E96" w:rsidP="00B77E96">
      <w:pPr>
        <w:spacing w:line="360" w:lineRule="auto"/>
      </w:pPr>
      <w:r>
        <w:fldChar w:fldCharType="end"/>
      </w:r>
    </w:p>
    <w:p w:rsidR="00B77E96" w:rsidRPr="00A945D4" w:rsidRDefault="00B77E96" w:rsidP="00B77E96">
      <w:pPr>
        <w:spacing w:line="360" w:lineRule="auto"/>
        <w:rPr>
          <w:vertAlign w:val="subscript"/>
        </w:rPr>
      </w:pPr>
    </w:p>
    <w:p w:rsidR="00B77E96" w:rsidRDefault="00B77E96"/>
    <w:sectPr w:rsidR="00B77E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206F59"/>
    <w:rsid w:val="00221936"/>
    <w:rsid w:val="007A4816"/>
    <w:rsid w:val="0083213F"/>
    <w:rsid w:val="008512E1"/>
    <w:rsid w:val="008C5946"/>
    <w:rsid w:val="009D35D8"/>
    <w:rsid w:val="00B77E96"/>
    <w:rsid w:val="00DE1801"/>
    <w:rsid w:val="00E606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FE46D3-DD5B-42B6-993B-50E01CB67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A8ACC-C93D-4934-ADFF-0E598C9C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0</Pages>
  <Words>29023</Words>
  <Characters>165437</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94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0</cp:revision>
  <cp:lastPrinted>2015-03-30T03:16:00Z</cp:lastPrinted>
  <dcterms:created xsi:type="dcterms:W3CDTF">2015-03-30T03:11:00Z</dcterms:created>
  <dcterms:modified xsi:type="dcterms:W3CDTF">2015-03-30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